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r w:rsidR="00D57DC4">
        <w:fldChar w:fldCharType="begin"/>
      </w:r>
      <w:r w:rsidR="00D57DC4">
        <w:instrText xml:space="preserve"> HYPERLINK "mailto:dugalh@gmail.com" </w:instrText>
      </w:r>
      <w:ins w:id="0" w:author="dugalh" w:date="2018-06-12T15:59:00Z"/>
      <w:r w:rsidR="00D57DC4">
        <w:fldChar w:fldCharType="separate"/>
      </w:r>
      <w:r w:rsidRPr="002472D1">
        <w:rPr>
          <w:rStyle w:val="Hyperlink"/>
        </w:rPr>
        <w:t>dugalh@gmail.com</w:t>
      </w:r>
      <w:r w:rsidR="00D57DC4">
        <w:rPr>
          <w:rStyle w:val="Hyperlink"/>
        </w:rPr>
        <w:fldChar w:fldCharType="end"/>
      </w:r>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r w:rsidR="00D57DC4">
        <w:fldChar w:fldCharType="begin"/>
      </w:r>
      <w:r w:rsidR="00D57DC4">
        <w:instrText xml:space="preserve"> HYPERLINK "mailto:avn@sun.ac.za" </w:instrText>
      </w:r>
      <w:ins w:id="1" w:author="dugalh" w:date="2018-06-12T15:59:00Z"/>
      <w:r w:rsidR="00D57DC4">
        <w:fldChar w:fldCharType="separate"/>
      </w:r>
      <w:r w:rsidRPr="002472D1">
        <w:rPr>
          <w:rStyle w:val="Hyperlink"/>
        </w:rPr>
        <w:t>avn@sun.ac.za</w:t>
      </w:r>
      <w:r w:rsidR="00D57DC4">
        <w:rPr>
          <w:rStyle w:val="Hyperlink"/>
        </w:rPr>
        <w:fldChar w:fldCharType="end"/>
      </w:r>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commentRangeStart w:id="2"/>
      <w:commentRangeStart w:id="3"/>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remotely sensed dat</w:t>
      </w:r>
      <w:commentRangeEnd w:id="2"/>
      <w:r w:rsidR="00D57DC4">
        <w:rPr>
          <w:rStyle w:val="CommentReference"/>
          <w:b w:val="0"/>
        </w:rPr>
        <w:commentReference w:id="2"/>
      </w:r>
      <w:r w:rsidR="00F42BC8">
        <w:t xml:space="preserve">a </w:t>
      </w:r>
      <w:commentRangeEnd w:id="3"/>
      <w:r w:rsidR="00D57DC4">
        <w:rPr>
          <w:rStyle w:val="CommentReference"/>
          <w:b w:val="0"/>
        </w:rPr>
        <w:commentReference w:id="3"/>
      </w:r>
    </w:p>
    <w:p w14:paraId="7BCF0691" w14:textId="368BA112" w:rsidR="004E1D1B" w:rsidRDefault="004E1D1B" w:rsidP="004E1D1B">
      <w:pPr>
        <w:pStyle w:val="Abstract"/>
      </w:pPr>
      <w:r w:rsidRPr="004E1D1B">
        <w:t xml:space="preserve">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w:t>
      </w:r>
      <w:del w:id="4" w:author="dugalh" w:date="2018-06-11T11:33:00Z">
        <w:r w:rsidRPr="004E1D1B" w:rsidDel="00AE7E19">
          <w:delText>Average-linkage hierarchical clustering</w:delText>
        </w:r>
      </w:del>
      <w:ins w:id="5" w:author="dugalh" w:date="2018-06-11T11:33:00Z">
        <w:r w:rsidR="00AE7E19">
          <w:t>Affinity propagation</w:t>
        </w:r>
      </w:ins>
      <w:r w:rsidRPr="004E1D1B">
        <w:t xml:space="preserve"> is used to group correlated features into clusters.  A relevance criterion is evaluated for each feature.  Clusters are then ranked based on the median of the relevance values of their constituent features.  Individual features can then be selected from the </w:t>
      </w:r>
      <w:commentRangeStart w:id="6"/>
      <w:r w:rsidRPr="004E1D1B">
        <w:t>best</w:t>
      </w:r>
      <w:commentRangeEnd w:id="6"/>
      <w:r w:rsidR="00D57DC4">
        <w:rPr>
          <w:rStyle w:val="CommentReference"/>
        </w:rPr>
        <w:commentReference w:id="6"/>
      </w:r>
      <w:r w:rsidRPr="004E1D1B">
        <w:t xml:space="preserve"> clusters.  Other criteria, such as computation time or measurement cost, can be considered when making this selection.  The proposed feature selection method is compared to </w:t>
      </w:r>
      <w:del w:id="7" w:author="dugalh" w:date="2018-06-11T11:34:00Z">
        <w:r w:rsidRPr="004E1D1B" w:rsidDel="00AE7E19">
          <w:delText xml:space="preserve">traditional </w:delText>
        </w:r>
      </w:del>
      <w:ins w:id="8" w:author="dugalh" w:date="2018-06-11T11:34:00Z">
        <w:r w:rsidR="00AE7E19">
          <w:t>competing</w:t>
        </w:r>
        <w:r w:rsidR="00AE7E19" w:rsidRPr="004E1D1B">
          <w:t xml:space="preserve"> </w:t>
        </w:r>
      </w:ins>
      <w:r w:rsidRPr="004E1D1B">
        <w:t xml:space="preserve">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w:t>
      </w:r>
      <w:del w:id="9" w:author="dugalh" w:date="2018-06-11T11:34:00Z">
        <w:r w:rsidRPr="004E1D1B" w:rsidDel="00AE7E19">
          <w:delText xml:space="preserve">traditional </w:delText>
        </w:r>
      </w:del>
      <w:ins w:id="10" w:author="dugalh" w:date="2018-06-11T11:34:00Z">
        <w:r w:rsidR="00AE7E19">
          <w:t xml:space="preserve">competing </w:t>
        </w:r>
      </w:ins>
      <w:r w:rsidRPr="004E1D1B">
        <w:t>methods.</w:t>
      </w:r>
    </w:p>
    <w:p w14:paraId="503BD0C0" w14:textId="7FCD2F5E" w:rsidR="00376970" w:rsidRDefault="004E1D1B" w:rsidP="00376970">
      <w:pPr>
        <w:pStyle w:val="Keywords"/>
        <w:rPr>
          <w:rStyle w:val="1TeksCharCharChar"/>
        </w:rPr>
      </w:pPr>
      <w:r>
        <w:t>Keywords: f</w:t>
      </w:r>
      <w:r w:rsidR="00376970">
        <w:t xml:space="preserve">eature selection; clustering; high dimensionality; </w:t>
      </w:r>
      <w:r w:rsidRPr="004E1D1B">
        <w:t>redundancy</w:t>
      </w:r>
      <w:r w:rsidR="00CD6EB3">
        <w:t>; stability</w:t>
      </w:r>
    </w:p>
    <w:p w14:paraId="2E118885" w14:textId="77777777" w:rsidR="00416694" w:rsidRPr="004E1D1B" w:rsidRDefault="001577CE" w:rsidP="00D63E98">
      <w:pPr>
        <w:pStyle w:val="Heading1"/>
        <w:numPr>
          <w:ilvl w:val="0"/>
          <w:numId w:val="32"/>
        </w:numPr>
      </w:pPr>
      <w:commentRangeStart w:id="11"/>
      <w:r w:rsidRPr="004E1D1B">
        <w:t>Introduction</w:t>
      </w:r>
      <w:commentRangeEnd w:id="11"/>
      <w:r w:rsidR="00D57DC4">
        <w:rPr>
          <w:rStyle w:val="CommentReference"/>
          <w:rFonts w:cs="Times New Roman"/>
          <w:b w:val="0"/>
          <w:bCs w:val="0"/>
          <w:kern w:val="0"/>
        </w:rPr>
        <w:commentReference w:id="11"/>
      </w:r>
    </w:p>
    <w:p w14:paraId="71AF169A" w14:textId="35ACE823"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w:t>
      </w:r>
      <w:r w:rsidR="00AF2D93">
        <w:t xml:space="preserve">is increased </w:t>
      </w:r>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791B39">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Burges 1998)","plainTextFormattedCitation":"(Burges 1998)","previouslyFormattedCitation":"(Burges 1998)"},"properties":{"noteIndex":0},"schema":"https://github.com/citation-style-language/schema/raw/master/csl-citation.json"}</w:instrText>
      </w:r>
      <w:r w:rsidR="00416694">
        <w:fldChar w:fldCharType="separate"/>
      </w:r>
      <w:r w:rsidR="00BA6C51" w:rsidRPr="00BA6C51">
        <w:rPr>
          <w:noProof/>
        </w:rPr>
        <w:t>(Burges 1998)</w:t>
      </w:r>
      <w:r w:rsidR="00416694">
        <w:fldChar w:fldCharType="end"/>
      </w:r>
      <w:r w:rsidR="00416694">
        <w:t xml:space="preserve"> and random forest </w:t>
      </w:r>
      <w:r w:rsidR="00416694">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xml:space="preserve">, partly </w:t>
      </w:r>
      <w:r w:rsidR="00416694">
        <w:lastRenderedPageBreak/>
        <w:t>because of their lack of sensitivity to the peaking phenomenon</w:t>
      </w:r>
      <w:r w:rsidR="00FE3CD2">
        <w:t xml:space="preserve"> </w:t>
      </w:r>
      <w:r w:rsidR="00FE3CD2">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plainTextFormattedCitation":"(Guyon et al. 2002)","previouslyFormattedCitation":"(Guyon et al. 2002)"},"properties":{"noteIndex":0},"schema":"https://github.com/citation-style-language/schema/raw/master/csl-citation.json"}</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791B39">
        <w:rPr>
          <w:highlight w:val="yellow"/>
        </w:rPr>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3","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Guyon et al. 2002; Strobl et al. 2008; Tolosi and Lengauer 2011)","plainTextFormattedCitation":"(Guyon et al. 2002; Strobl et al. 2008; Tolosi and Lengauer 2011)","previouslyFormattedCitation":"(Guyon et al. 2002; Strobl et al. 2008; Tolosi and Lengauer 2011)"},"properties":{"noteIndex":0},"schema":"https://github.com/citation-style-language/schema/raw/master/csl-citation.json"}</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w:t>
      </w:r>
      <w:r w:rsidR="00DB43AD">
        <w:t>‘</w:t>
      </w:r>
      <w:r w:rsidR="00416694">
        <w:t>ugly duckling theorem</w:t>
      </w:r>
      <w:r w:rsidR="00DB43AD">
        <w:t>’</w:t>
      </w:r>
      <w:r w:rsidR="00416694">
        <w:t xml:space="preserve">, which implies that the more redundant features </w:t>
      </w:r>
      <w:r w:rsidR="00306BAA">
        <w:t>contained in a data set</w:t>
      </w:r>
      <w:r w:rsidR="00416694">
        <w:t xml:space="preserve">, the less separable classes become </w:t>
      </w:r>
      <w:r w:rsidR="00416694">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7F70C240"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C46760">
        <w:fldChar w:fldCharType="separate"/>
      </w:r>
      <w:r w:rsidR="00BA6C51" w:rsidRPr="00BA6C51">
        <w:rPr>
          <w:noProof/>
        </w:rPr>
        <w:t>(Webb 2002)</w:t>
      </w:r>
      <w:r w:rsidR="00C46760">
        <w:fldChar w:fldCharType="end"/>
      </w:r>
      <w:r w:rsidR="00416694">
        <w:t xml:space="preserve">.  </w:t>
      </w:r>
      <w:del w:id="12" w:author="dugalh" w:date="2018-06-11T13:57:00Z">
        <w:r w:rsidR="00416694" w:rsidDel="00470AAD">
          <w:delText>Various criteria</w:delText>
        </w:r>
        <w:r w:rsidR="009D7F6C" w:rsidDel="00470AAD">
          <w:delText>, such as separability and variance,</w:delText>
        </w:r>
        <w:r w:rsidR="00416694" w:rsidDel="00470AAD">
          <w:delText xml:space="preserve"> </w:delText>
        </w:r>
        <w:r w:rsidR="00306BAA" w:rsidDel="00470AAD">
          <w:delText>are</w:delText>
        </w:r>
        <w:r w:rsidR="00416694" w:rsidDel="00470AAD">
          <w:delText xml:space="preserve"> used to define the dimensions of the new </w:delText>
        </w:r>
        <w:r w:rsidR="00DB43AD" w:rsidDel="00470AAD">
          <w:delText>‘</w:delText>
        </w:r>
        <w:r w:rsidR="009D7F6C" w:rsidDel="00470AAD">
          <w:delText>optimal</w:delText>
        </w:r>
        <w:r w:rsidR="00DB43AD" w:rsidDel="00470AAD">
          <w:delText>’</w:delText>
        </w:r>
        <w:r w:rsidR="009D7F6C" w:rsidDel="00470AAD">
          <w:delText xml:space="preserve"> </w:delText>
        </w:r>
        <w:r w:rsidR="00416694" w:rsidDel="00470AAD">
          <w:delText xml:space="preserve">space.  </w:delText>
        </w:r>
        <w:r w:rsidR="009D7F6C" w:rsidDel="00470AAD">
          <w:delText xml:space="preserve">Principal Components Analysis (PCA) </w:delText>
        </w:r>
        <w:r w:rsidR="009D7F6C" w:rsidDel="00470AAD">
          <w:fldChar w:fldCharType="begin" w:fldLock="1"/>
        </w:r>
        <w:r w:rsidR="00791B39" w:rsidDel="00470AAD">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9D7F6C" w:rsidDel="00470AAD">
          <w:fldChar w:fldCharType="separate"/>
        </w:r>
        <w:r w:rsidR="00BA6C51" w:rsidRPr="00BA6C51" w:rsidDel="00470AAD">
          <w:rPr>
            <w:noProof/>
          </w:rPr>
          <w:delText>(Webb 2002)</w:delText>
        </w:r>
        <w:r w:rsidR="009D7F6C" w:rsidDel="00470AAD">
          <w:fldChar w:fldCharType="end"/>
        </w:r>
        <w:r w:rsidR="009D7F6C" w:rsidDel="00470AAD">
          <w:delText xml:space="preserve"> is an example of a popular feature extraction method</w:delText>
        </w:r>
        <w:r w:rsidR="00BA1E37" w:rsidDel="00470AAD">
          <w:delText>.  It</w:delText>
        </w:r>
        <w:r w:rsidR="00C80051" w:rsidRPr="00C80051" w:rsidDel="00470AAD">
          <w:delText xml:space="preserve"> uses a linear transform composed of the largest </w:delText>
        </w:r>
        <w:r w:rsidR="00C80051" w:rsidRPr="00234673" w:rsidDel="00470AAD">
          <w:rPr>
            <w:i/>
          </w:rPr>
          <w:delText>m</w:delText>
        </w:r>
        <w:r w:rsidR="00C80051" w:rsidRPr="00C80051" w:rsidDel="00470AAD">
          <w:delText xml:space="preserve"> eigenvectors of the covariance matrix to project the input</w:delText>
        </w:r>
        <w:r w:rsidR="00C80051" w:rsidDel="00470AAD">
          <w:delText xml:space="preserve"> features into a reduced space.</w:delText>
        </w:r>
        <w:r w:rsidR="00C80051" w:rsidRPr="00C80051" w:rsidDel="00470AAD">
          <w:delText xml:space="preserve">  </w:delText>
        </w:r>
        <w:r w:rsidR="00BC33FE" w:rsidDel="00470AAD">
          <w:delText xml:space="preserve">Other </w:delText>
        </w:r>
        <w:r w:rsidR="00C80051" w:rsidRPr="00C80051" w:rsidDel="00470AAD">
          <w:delText xml:space="preserve">methods </w:delText>
        </w:r>
        <w:r w:rsidR="00BC33FE" w:rsidDel="00470AAD">
          <w:delText xml:space="preserve">such as </w:delText>
        </w:r>
        <w:r w:rsidR="00C80051" w:rsidRPr="00C80051" w:rsidDel="00470AAD">
          <w:delText xml:space="preserve">projection pursuit and independent component analysis (ICA) </w:delText>
        </w:r>
        <w:r w:rsidR="00E37324" w:rsidDel="00470AAD">
          <w:delText>also incorporate linear projections</w:delText>
        </w:r>
        <w:r w:rsidR="00234673" w:rsidDel="00470AAD">
          <w:delText>, but do not rely on covariance,</w:delText>
        </w:r>
        <w:r w:rsidR="00E37324" w:rsidDel="00470AAD">
          <w:delText xml:space="preserve"> and </w:delText>
        </w:r>
        <w:r w:rsidR="00C80051" w:rsidRPr="00C80051" w:rsidDel="00470AAD">
          <w:delText xml:space="preserve">are </w:delText>
        </w:r>
        <w:r w:rsidR="00BC33FE" w:rsidDel="00470AAD">
          <w:delText xml:space="preserve">thus </w:delText>
        </w:r>
        <w:r w:rsidR="00C80051" w:rsidRPr="00C80051" w:rsidDel="00470AAD">
          <w:delText>better suited to non-Gaussian distributed data than PCA</w:delText>
        </w:r>
        <w:r w:rsidR="00C80051" w:rsidDel="00470AAD">
          <w:delText xml:space="preserve"> </w:delText>
        </w:r>
        <w:r w:rsidR="00C80051" w:rsidDel="00470AAD">
          <w:fldChar w:fldCharType="begin" w:fldLock="1"/>
        </w:r>
        <w:r w:rsidR="00791B39" w:rsidDel="00470AAD">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R="00C80051" w:rsidDel="00470AAD">
          <w:fldChar w:fldCharType="separate"/>
        </w:r>
        <w:r w:rsidR="00C80051" w:rsidRPr="00C80051" w:rsidDel="00470AAD">
          <w:rPr>
            <w:noProof/>
          </w:rPr>
          <w:delText>(Jain, Duin, and Mao 2000)</w:delText>
        </w:r>
        <w:r w:rsidR="00C80051" w:rsidDel="00470AAD">
          <w:fldChar w:fldCharType="end"/>
        </w:r>
        <w:r w:rsidR="00C80051" w:rsidRPr="00C80051" w:rsidDel="00470AAD">
          <w:delText xml:space="preserve">. </w:delText>
        </w:r>
        <w:r w:rsidR="00854615" w:rsidDel="00470AAD">
          <w:delText xml:space="preserve"> </w:delText>
        </w:r>
        <w:r w:rsidR="00A92DAA" w:rsidDel="00470AAD">
          <w:delText>Commonly used n</w:delText>
        </w:r>
        <w:r w:rsidR="00C80051" w:rsidRPr="00C80051" w:rsidDel="00470AAD">
          <w:delText xml:space="preserve">on-linear methods include kernel PCA </w:delText>
        </w:r>
        <w:r w:rsidR="00C80051" w:rsidDel="00470AAD">
          <w:fldChar w:fldCharType="begin" w:fldLock="1"/>
        </w:r>
        <w:r w:rsidR="00791B39" w:rsidDel="00470AAD">
          <w:delInstrText>ADDIN CSL_CITATION {"citationItems":[{"id":"ITEM-1","itemData":{"DOI":"10.1162/089976698300017467","ISSN":"0899-7667","author":[{"dropping-particle":"","family":"Schölkopf","given":"Bernhard","non-dropping-particle":"","parse-names":false,"suffix":""},{"dropping-particle":"","family":"Smola","given":"Alexander","non-dropping-particle":"","parse-names":false,"suffix":""},{"dropping-particle":"","family":"Müller","given":"Klaus-Robert","non-dropping-particle":"","parse-names":false,"suffix":""}],"container-title":"Neural Computation","id":"ITEM-1","issue":"5","issued":{"date-parts":[["1998","7"]]},"page":"1299-1319","title":"Nonlinear Component Analysis as a Kernel Eigenvalue Problem","type":"article-journal","volume":"10"},"uris":["http://www.mendeley.com/documents/?uuid=3799b416-6d3a-3392-8b56-33f657abd83e"]}],"mendeley":{"formattedCitation":"(Schölkopf, Smola, and Müller 1998)","plainTextFormattedCitation":"(Schölkopf, Smola, and Müller 1998)","previouslyFormattedCitation":"(Schölkopf, Smola, and Müller 1998)"},"properties":{"noteIndex":0},"schema":"https://github.com/citation-style-language/schema/raw/master/csl-citation.json"}</w:delInstrText>
        </w:r>
        <w:r w:rsidR="00C80051" w:rsidDel="00470AAD">
          <w:fldChar w:fldCharType="separate"/>
        </w:r>
        <w:r w:rsidR="00C80051" w:rsidRPr="00C80051" w:rsidDel="00470AAD">
          <w:rPr>
            <w:noProof/>
          </w:rPr>
          <w:delText>(Schölkopf, Smola, and Müller 1998)</w:delText>
        </w:r>
        <w:r w:rsidR="00C80051" w:rsidDel="00470AAD">
          <w:fldChar w:fldCharType="end"/>
        </w:r>
        <w:r w:rsidR="00C80051" w:rsidRPr="00C80051" w:rsidDel="00470AAD">
          <w:delText xml:space="preserve"> and multidimensional scaling (MDS)</w:delText>
        </w:r>
        <w:r w:rsidR="00C80051" w:rsidDel="00470AAD">
          <w:delText xml:space="preserve">  </w:delText>
        </w:r>
        <w:r w:rsidR="00C80051" w:rsidDel="00470AAD">
          <w:fldChar w:fldCharType="begin" w:fldLock="1"/>
        </w:r>
        <w:r w:rsidR="00791B39" w:rsidDel="00470AAD">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C80051" w:rsidDel="00470AAD">
          <w:fldChar w:fldCharType="separate"/>
        </w:r>
        <w:r w:rsidR="00C80051" w:rsidRPr="00C80051" w:rsidDel="00470AAD">
          <w:rPr>
            <w:noProof/>
          </w:rPr>
          <w:delText>(Webb 2002)</w:delText>
        </w:r>
        <w:r w:rsidR="00C80051" w:rsidDel="00470AAD">
          <w:fldChar w:fldCharType="end"/>
        </w:r>
        <w:r w:rsidR="009D7F6C" w:rsidDel="00470AAD">
          <w:delText xml:space="preserve">.  </w:delText>
        </w:r>
      </w:del>
      <w:r w:rsidR="00BC33FE">
        <w:t>A major d</w:t>
      </w:r>
      <w:r w:rsidR="006462C9">
        <w:t xml:space="preserve">isadvantage </w:t>
      </w:r>
      <w:r w:rsidR="00416694">
        <w:t xml:space="preserve">of the feature extraction approach </w:t>
      </w:r>
      <w:r w:rsidR="0015080C">
        <w:t xml:space="preserve">is </w:t>
      </w:r>
      <w:r w:rsidR="00416694">
        <w:t xml:space="preserve">that </w:t>
      </w:r>
      <w:r w:rsidR="000017BE">
        <w:t xml:space="preserve">it </w:t>
      </w:r>
      <w:r w:rsidR="00416694">
        <w:t xml:space="preserve">requires </w:t>
      </w:r>
      <w:r w:rsidR="00DF1907">
        <w:t>measurement</w:t>
      </w:r>
      <w:r w:rsidR="0015080C">
        <w:t>s</w:t>
      </w:r>
      <w:r w:rsidR="00DF1907">
        <w:t xml:space="preserve"> and </w:t>
      </w:r>
      <w:r w:rsidR="0015080C">
        <w:t>computations to produce</w:t>
      </w:r>
      <w:r w:rsidR="00416694">
        <w:t xml:space="preserve"> the full feature set</w:t>
      </w:r>
      <w:r w:rsidR="00BC33FE">
        <w:t>,</w:t>
      </w:r>
      <w:r w:rsidR="006462C9">
        <w:t xml:space="preserve"> </w:t>
      </w:r>
      <w:r w:rsidR="00BC33FE">
        <w:t>which can be prohibitively costly. Feature extraction also</w:t>
      </w:r>
      <w:r w:rsidR="006462C9">
        <w:t xml:space="preserve"> hinders interpretability </w:t>
      </w:r>
      <w:r w:rsidR="00BC33FE">
        <w:t xml:space="preserve">as it alters </w:t>
      </w:r>
      <w:r w:rsidR="006462C9">
        <w:t>the original representation of the features</w:t>
      </w:r>
      <w:r w:rsidR="00416694">
        <w:t xml:space="preserve">.  </w:t>
      </w:r>
      <w:r w:rsidR="00BC33FE">
        <w:t>A</w:t>
      </w:r>
      <w:r w:rsidR="00A92DAA">
        <w:t xml:space="preserve"> feature extraction approach </w:t>
      </w:r>
      <w:r w:rsidR="00BC33FE">
        <w:t xml:space="preserve">was thus not followed </w:t>
      </w:r>
      <w:r w:rsidR="00A92DAA">
        <w:t>in this study.</w:t>
      </w:r>
    </w:p>
    <w:p w14:paraId="188C771D" w14:textId="77777777" w:rsidR="00416694" w:rsidRDefault="00416694" w:rsidP="004C7251">
      <w:pPr>
        <w:pStyle w:val="Newparagraph"/>
      </w:pPr>
    </w:p>
    <w:p w14:paraId="5FC2406A" w14:textId="4C38EEE4"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computationally impractical for large feature sets </w:t>
      </w:r>
      <w:r>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7E54DCBB"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w:t>
      </w:r>
      <w:r w:rsidR="008A0CF3">
        <w:lastRenderedPageBreak/>
        <w:t>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276D1819"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791B39">
        <w:instrText>ADDIN CSL_CITATION {"citationItems":[{"id":"ITEM-1","itemData":{"DOI":"10.1142/9789812775320_0001","ISBN":"981-256-105-6","author":[{"dropping-particle":"","family":"Duin","given":"R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Duin and Tax 2005)","plainTextFormattedCitation":"(Duin and Tax 2005)","previouslyFormattedCitation":"(Duin and Tax 2005)"},"properties":{"noteIndex":0},"schema":"https://github.com/citation-style-language/schema/raw/master/csl-citation.json"}</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C7251">
      <w:pPr>
        <w:pStyle w:val="Newparagraph"/>
      </w:pPr>
    </w:p>
    <w:p w14:paraId="118797E7" w14:textId="3E980207"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author":[{"dropping-particle":"","family":"Yu","given":"Lei","non-dropping-particle":"","parse-names":false,"suffix":""},{"dropping-particle":"","family":"Liu","given":"Huan","non-dropping-particle":"","parse-names":false,"suffix":""}],"container-title":"Journal of Machine Learning Research","id":"ITEM-3","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Cukur et al. 2015; Tolosi and Lengauer 2011; Yu and Liu 2004)","plainTextFormattedCitation":"(Cukur et al. 2015; Tolosi and Lengauer 2011; Yu and Liu 2004)","previouslyFormattedCitation":"(Cukur et al. 2015; Tolosi and Lengauer 2011; Yu and Liu 2004)"},"properties":{"noteIndex":0},"schema":"https://github.com/citation-style-language/schema/raw/master/csl-citation.json"}</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Brown et al. 2012; Guyon and Elisseeff 2003)","plainTextFormattedCitation":"(Brown et al. 2012; Guyon and Elisseeff 2003)","previouslyFormattedCitation":"(Brown et al. 2012; Guyon and Elisseeff 2003)"},"properties":{"noteIndex":0},"schema":"https://github.com/citation-style-language/schema/raw/master/csl-citation.json"}</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w:t>
      </w:r>
      <w:r w:rsidR="006E03BE">
        <w:lastRenderedPageBreak/>
        <w:t xml:space="preserve">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plainTextFormattedCitation":"(Cukur et al. 2015)","previouslyFormattedCitation":"(Cukur et al. 2015)"},"properties":{"noteIndex":0},"schema":"https://github.com/citation-style-language/schema/raw/master/csl-citation.json"}</w:instrText>
      </w:r>
      <w:r w:rsidR="00E63DB3">
        <w:fldChar w:fldCharType="separate"/>
      </w:r>
      <w:r w:rsidR="00BA6C51" w:rsidRPr="00BA6C51">
        <w:rPr>
          <w:noProof/>
        </w:rPr>
        <w:t>(Cukur et al. 2015)</w:t>
      </w:r>
      <w:r w:rsidR="00E63DB3">
        <w:fldChar w:fldCharType="end"/>
      </w:r>
      <w:r w:rsidR="001F2BF6">
        <w:t xml:space="preserve">.  </w:t>
      </w:r>
      <w:ins w:id="13" w:author="dugalh" w:date="2018-06-11T11:39:00Z">
        <w:r w:rsidR="00A7454A">
          <w:t>[</w:t>
        </w:r>
      </w:ins>
      <w:ins w:id="14" w:author="dugalh" w:date="2018-06-11T13:37:00Z">
        <w:r w:rsidR="00746ADC">
          <w:t>This is true for remote sensing data sets where</w:t>
        </w:r>
      </w:ins>
      <w:ins w:id="15" w:author="dugalh" w:date="2018-06-11T13:38:00Z">
        <w:r w:rsidR="00746ADC">
          <w:t>… and</w:t>
        </w:r>
      </w:ins>
      <w:ins w:id="16" w:author="dugalh" w:date="2018-06-11T11:39:00Z">
        <w:r w:rsidR="00A7454A">
          <w:t xml:space="preserve"> hyperspectral imagery]</w:t>
        </w:r>
      </w:ins>
    </w:p>
    <w:p w14:paraId="093D051E" w14:textId="77777777" w:rsidR="00FE3A40" w:rsidRDefault="00FE3A40" w:rsidP="004C7251">
      <w:pPr>
        <w:pStyle w:val="Newparagraph"/>
      </w:pPr>
    </w:p>
    <w:p w14:paraId="58EB59F2" w14:textId="5A75A88E"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791B39">
        <w:instrText>ADDIN CSL_CITATION {"citationItems":[{"id":"ITEM-1","itemData":{"DOI":"10.1023/A:1008280620621","ISBN":"0924-669X","ISSN":"0924-669X","abstract":".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author":[{"dropping-particle":"","family":"Kononenko","given":"Igor","non-dropping-particle":"","parse-names":false,"suffix":""},{"dropping-particle":"","family":"Šimec","given":"E","non-dropping-particle":"","parse-names":false,"suffix":""},{"dropping-particle":"","family":"Robnik-Šikonja","given":"M","non-dropping-particle":"","parse-names":false,"suffix":""}],"container-title":"Applied Intelligence","id":"ITEM-1","issue":"1","issued":{"date-parts":[["1997"]]},"page":"39-55","title":"Overcoming the myopia of inductive learning algorithms with RELIEFF","type":"article-journal","volume":"7"},"uris":["http://www.mendeley.com/documents/?uuid=585c26fb-ea07-432b-96eb-3a8e6aa9126c"]}],"mendeley":{"formattedCitation":"(Kononenko, Šimec, and Robnik-Šikonja 1997)","manualFormatting":"Kononenko et al. (1997)","plainTextFormattedCitation":"(Kononenko, Šimec, and Robnik-Šikonja 1997)","previouslyFormattedCitation":"(Kononenko, Šimec, and Robnik-Šikonja 1997)"},"properties":{"noteIndex":0},"schema":"https://github.com/citation-style-language/schema/raw/master/csl-citation.json"}</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manualFormatting":"Guyon et al. (2002)","plainTextFormattedCitation":"(Guyon et al. 2002)","previouslyFormattedCitation":"(Guyon et al. 2002)"},"properties":{"noteIndex":0},"schema":"https://github.com/citation-style-language/schema/raw/master/csl-citation.json"}</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791B39">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791B39">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791B39">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id":"ITEM-3","itemData":{"DOI":"10.1186/1471-2105-12-450","ISSN":"1471-2105","PMID":"22093447","abstract":"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author":[{"dropping-particle":"","family":"Li","given":"Shengqiao","non-dropping-particle":"","parse-names":false,"suffix":""},{"dropping-particle":"","family":"Harner","given":"E James","non-dropping-particle":"","parse-names":false,"suffix":""},{"dropping-particle":"","family":"Adjeroh","given":"Donald a","non-dropping-particle":"","parse-names":false,"suffix":""}],"container-title":"BMC bioinformatics","id":"ITEM-3","issue":"1","issued":{"date-parts":[["2011","1"]]},"note":"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page":"450","publisher":"BioMed Central Ltd","title":"Random KNN feature selection - a fast and stable alternative to Random Forests.","type":"article-journal","volume":"12"},"uris":["http://www.mendeley.com/documents/?uuid=85e1f4c2-8663-4020-8d93-757e576a296a"]},{"id":"ITEM-4","itemData":{"DOI":"10.1007/s10115-006-0040-8","ISBN":"1011500600408","ISSN":"02191377","abstract":"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author":[{"dropping-particle":"","family":"Kalousis","given":"Alexandros","non-dropping-particle":"","parse-names":false,"suffix":""},{"dropping-particle":"","family":"Prados","given":"Julien","non-dropping-particle":"","parse-names":false,"suffix":""},{"dropping-particle":"","family":"Hilario","given":"Melanie","non-dropping-particle":"","parse-names":false,"suffix":""}],"container-title":"Knowledge and Information Systems","id":"ITEM-4","issue":"1","issued":{"date-parts":[["2007"]]},"note":"Good straightforward article. Relevant stability measures given that will be useful for my FS method. Relief FS algorithm best overall","page":"95-116","title":"Stability of feature selection algorithms: A study on high-dimensional spaces","type":"article-journal","volume":"12"},"uris":["http://www.mendeley.com/documents/?uuid=148dda16-5fbe-418b-a8af-6165684843bb"]}],"mendeley":{"formattedCitation":"(Tolosi and Lengauer 2011; Guyon and Elisseeff 2003; Li, Harner, and Adjeroh 2011; Kalousis, Prados, and Hilario 2007)","plainTextFormattedCitation":"(Tolosi and Lengauer 2011; Guyon and Elisseeff 2003; Li, Harner, and Adjeroh 2011; Kalousis, Prados, and Hilario 2007)","previouslyFormattedCitation":"(Tolosi and Lengauer 2011; Guyon and Elisseeff 2003; Li, Harner, and Adjeroh 2011; Kalousis, Prados, and Hilario 2007)"},"properties":{"noteIndex":0},"schema":"https://github.com/citation-style-language/schema/raw/master/csl-citation.json"}</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C324FA7" w:rsidR="00365BD5" w:rsidRDefault="00CA1B20" w:rsidP="004C7251">
      <w:pPr>
        <w:pStyle w:val="Newparagrap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C7251">
      <w:pPr>
        <w:pStyle w:val="Newparagraph"/>
      </w:pPr>
    </w:p>
    <w:p w14:paraId="675A4361" w14:textId="325E7E38" w:rsidR="004D20A1" w:rsidRDefault="00416694" w:rsidP="004C7251">
      <w:pPr>
        <w:pStyle w:val="Newparagraph"/>
      </w:pPr>
      <w:r>
        <w:t xml:space="preserve">A means of selecting good features </w:t>
      </w:r>
      <w:r w:rsidR="00292280">
        <w:t xml:space="preserve">from redundant spaces </w:t>
      </w:r>
      <w:r>
        <w:t xml:space="preserve">was devised by </w:t>
      </w:r>
      <w:r>
        <w:fldChar w:fldCharType="begin" w:fldLock="1"/>
      </w:r>
      <w:r w:rsidR="00791B39">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w:t>
      </w:r>
      <w:del w:id="17" w:author="dugalh" w:date="2018-06-11T12:00:00Z">
        <w:r w:rsidDel="007B685E">
          <w:delText>k-</w:delText>
        </w:r>
      </w:del>
      <w:ins w:id="18" w:author="dugalh" w:date="2018-06-11T12:00:00Z">
        <w:r w:rsidR="007B685E" w:rsidRPr="007B685E">
          <w:rPr>
            <w:i/>
          </w:rPr>
          <w:t>k-</w:t>
        </w:r>
      </w:ins>
      <w:r>
        <w:t xml:space="preserve">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 xml:space="preserve">eature </w:t>
      </w:r>
      <w:r w:rsidR="00271631">
        <w:lastRenderedPageBreak/>
        <w:t>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791B39">
        <w:instrText>ADDIN CSL_CITATION {"citationItems":[{"id":"ITEM-1","itemData":{"DOI":"10.1109/34.990133","ISBN":"0162-8828","ISSN":"01628828","PMID":"1000183029","abstract":"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author":[{"dropping-particle":"","family":"Mitra","given":"Pabitra","non-dropping-particle":"","parse-names":false,"suffix":""},{"dropping-particle":"","family":"Murthy","given":"C A","non-dropping-particle":"","parse-names":false,"suffix":""},{"dropping-particle":"","family":"Pal","given":"Sankar K","non-dropping-particle":"","parse-names":false,"suffix":""}],"container-title":"IEEE Transactions on Pattern Analysis and Machine Intelligence PAMI","id":"ITEM-1","issue":"3","issued":{"date-parts":[["2002"]]},"note":"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page":"301-312","title":"Unsupervised feature selection using feature similarity","type":"article-journal","volume":"24"},"uris":["http://www.mendeley.com/documents/?uuid=cc248e38-b7e5-41cf-b6a0-8192dfe9d419"]}],"mendeley":{"formattedCitation":"(Mitra, Murthy, and Pal 2002)","manualFormatting":"Mitra et al. (2002)","plainTextFormattedCitation":"(Mitra, Murthy, and Pal 2002)","previouslyFormattedCitation":"(Mitra, Murthy, and Pal 2002)"},"properties":{"noteIndex":0},"schema":"https://github.com/citation-style-language/schema/raw/master/csl-citation.json"}</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DB43AD">
        <w:t>‘</w:t>
      </w:r>
      <w:r w:rsidR="00402294">
        <w:t>maxim</w:t>
      </w:r>
      <w:r w:rsidR="00B427ED">
        <w:t>al</w:t>
      </w:r>
      <w:r w:rsidR="00402294">
        <w:t xml:space="preserve"> information compression</w:t>
      </w:r>
      <w:r w:rsidR="00010534">
        <w:t xml:space="preserve"> index</w:t>
      </w:r>
      <w:r w:rsidR="00DB43AD">
        <w:t>’</w:t>
      </w:r>
      <w:r w:rsidR="00010534">
        <w:t>, which is the smallest eigenvalue of the feature covariance.</w:t>
      </w:r>
      <w:r w:rsidR="00402294">
        <w:t xml:space="preserve">  </w:t>
      </w:r>
      <w:r>
        <w:fldChar w:fldCharType="begin" w:fldLock="1"/>
      </w:r>
      <w:r w:rsidR="00791B39">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mendeley":{"formattedCitation":"(Sahu and Mishra 2011)","manualFormatting":"Sahu &amp; Mishra (2011)","plainTextFormattedCitation":"(Sahu and Mishra 2011)","previouslyFormattedCitation":"(Sahu and Mishra 2011)"},"properties":{"noteIndex":0},"schema":"https://github.com/citation-style-language/schema/raw/master/csl-citation.json"}</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w:t>
      </w:r>
      <w:del w:id="19" w:author="dugalh" w:date="2018-06-11T12:00:00Z">
        <w:r w:rsidR="005B4F57" w:rsidDel="007B685E">
          <w:delText>k-</w:delText>
        </w:r>
      </w:del>
      <w:ins w:id="20" w:author="dugalh" w:date="2018-06-11T12:00:00Z">
        <w:r w:rsidR="007B685E" w:rsidRPr="007B685E">
          <w:rPr>
            <w:i/>
          </w:rPr>
          <w:t>k-</w:t>
        </w:r>
      </w:ins>
      <w:r w:rsidR="005B4F57">
        <w:t xml:space="preserve">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manualFormatting":"Cukur et al. (2015)","plainTextFormattedCitation":"(Cukur et al. 2015)","previouslyFormattedCitation":"(Cukur et al. 2015)"},"properties":{"noteIndex":0},"schema":"https://github.com/citation-style-language/schema/raw/master/csl-citation.json"}</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 xml:space="preserve">top ranked features selected from each cluster using an importance measure called </w:t>
      </w:r>
      <w:r w:rsidR="00DB43AD">
        <w:t>‘</w:t>
      </w:r>
      <w:r w:rsidR="00531CC2">
        <w:t>minimum redundancy maximum relevance</w:t>
      </w:r>
      <w:r w:rsidR="00DB43AD">
        <w:t>’</w:t>
      </w:r>
      <w:r w:rsidR="00531CC2">
        <w:t xml:space="preserve"> (mRMR).</w:t>
      </w:r>
      <w:r w:rsidR="00314845">
        <w:t xml:space="preserve"> </w:t>
      </w:r>
      <w:r w:rsidR="00531CC2">
        <w:t xml:space="preserve">  </w:t>
      </w:r>
    </w:p>
    <w:p w14:paraId="4BC81A67" w14:textId="77777777" w:rsidR="004D20A1" w:rsidRDefault="004D20A1" w:rsidP="004C7251">
      <w:pPr>
        <w:pStyle w:val="Newparagraph"/>
      </w:pPr>
    </w:p>
    <w:p w14:paraId="0DD965F9" w14:textId="512B1EF4" w:rsidR="00B0045D" w:rsidRDefault="009162F6" w:rsidP="004C7251">
      <w:pPr>
        <w:pStyle w:val="Newparagraph"/>
      </w:pPr>
      <w:r>
        <w:t>A</w:t>
      </w:r>
      <w:r w:rsidR="00921340">
        <w:t xml:space="preserve"> two-step procedure</w:t>
      </w:r>
      <w:r w:rsidR="005A3324">
        <w:t xml:space="preserve"> called the </w:t>
      </w:r>
      <w:r w:rsidR="00DB43AD">
        <w:t>‘</w:t>
      </w:r>
      <w:r w:rsidR="005A3324">
        <w:t>Fast Correlation Based Filter</w:t>
      </w:r>
      <w:r w:rsidR="00DB43AD">
        <w:t>’</w:t>
      </w:r>
      <w:r w:rsidR="005A3324">
        <w:t xml:space="preserve"> (FCBF)</w:t>
      </w:r>
      <w:r>
        <w:t>, was developed</w:t>
      </w:r>
      <w:r w:rsidR="00AC2C6A">
        <w:t xml:space="preserve"> by</w:t>
      </w:r>
      <w:r>
        <w:t xml:space="preserve"> </w:t>
      </w:r>
      <w:r>
        <w:fldChar w:fldCharType="begin" w:fldLock="1"/>
      </w:r>
      <w:r w:rsidR="00791B39">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C7251">
      <w:pPr>
        <w:pStyle w:val="Newparagraph"/>
      </w:pPr>
    </w:p>
    <w:p w14:paraId="3AD6B0B8" w14:textId="7E74E79A" w:rsidR="00BE5C0B" w:rsidRDefault="005111F4" w:rsidP="004C7251">
      <w:pPr>
        <w:pStyle w:val="Newparagraph"/>
      </w:pPr>
      <w:r>
        <w:fldChar w:fldCharType="begin" w:fldLock="1"/>
      </w:r>
      <w:r w:rsidR="00791B39">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t xml:space="preserve">applied </w:t>
      </w:r>
      <w:r w:rsidR="002C1DBF">
        <w:t xml:space="preserve">in a forward selection </w:t>
      </w:r>
      <w:r w:rsidR="004F18E1">
        <w:t>type routine</w:t>
      </w:r>
      <w:r w:rsidR="002C1DBF">
        <w:t xml:space="preserve">.  While the authors concluded that MMAIQ </w:t>
      </w:r>
      <w:r w:rsidR="002C1DBF">
        <w:lastRenderedPageBreak/>
        <w:t xml:space="preserve">provided the best overall performance, it </w:t>
      </w:r>
      <w:r w:rsidR="003466AE">
        <w:t>did not provide good stability for high dimensional data</w:t>
      </w:r>
      <w:r w:rsidR="002C1DBF">
        <w:t>.</w:t>
      </w:r>
    </w:p>
    <w:p w14:paraId="22AD4AE5" w14:textId="16E7C514" w:rsidR="00B0045D" w:rsidRDefault="00B0045D" w:rsidP="004C7251">
      <w:pPr>
        <w:pStyle w:val="Newparagraph"/>
      </w:pPr>
    </w:p>
    <w:p w14:paraId="60DF787B" w14:textId="0E60783F" w:rsidR="00673AF7" w:rsidRDefault="00F41FDC" w:rsidP="004C7251">
      <w:pPr>
        <w:pStyle w:val="Newparagrap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791B39">
        <w:instrText>ADDIN CSL_CITATION {"citationItems":[{"id":"ITEM-1","itemData":{"author":[{"dropping-particle":"","family":"Yang","given":"Howard Hua","non-dropping-particle":"","parse-names":false,"suffix":""},{"dropping-particle":"","family":"Moody","given":"John","non-dropping-particle":"","parse-names":false,"suffix":""}],"container-title":"Advances in Neural Information Processing Systems","id":"ITEM-1","issue":"Mi","issued":{"date-parts":[["1999"]]},"page":"687-693","title":"Data Visualization and Feature Selection: New Algorithms for Nongaussian Data","type":"article-journal","volume":"12"},"uris":["http://www.mendeley.com/documents/?uuid=d0797c53-1db6-4334-ade8-b8443777bcec"]}],"mendeley":{"formattedCitation":"(Yang and Moody 1999)","plainTextFormattedCitation":"(Yang and Moody 1999)","previouslyFormattedCitation":"(Yang and Moody 1999)"},"properties":{"noteIndex":0},"schema":"https://github.com/citation-style-language/schema/raw/master/csl-citation.json"}</w:instrText>
      </w:r>
      <w:r w:rsidR="00DA789D">
        <w:fldChar w:fldCharType="separate"/>
      </w:r>
      <w:r w:rsidR="00BA6C51" w:rsidRPr="00BA6C51">
        <w:rPr>
          <w:noProof/>
        </w:rPr>
        <w:t>(Yang and Moody 1999)</w:t>
      </w:r>
      <w:r w:rsidR="00DA789D">
        <w:fldChar w:fldCharType="end"/>
      </w:r>
      <w:r w:rsidR="00DA789D">
        <w:t xml:space="preserve"> provides the best </w:t>
      </w:r>
      <w:r>
        <w:t xml:space="preserve">feature selection </w:t>
      </w:r>
      <w:r w:rsidR="00DA789D">
        <w:t>performance overall.</w:t>
      </w:r>
      <w:ins w:id="21" w:author="dugalh" w:date="2018-06-11T13:40:00Z">
        <w:r w:rsidR="00746ADC">
          <w:t xml:space="preserve"> [revise to say introduce JMI first and then say Brown found it to be best]</w:t>
        </w:r>
      </w:ins>
    </w:p>
    <w:p w14:paraId="30D03D19" w14:textId="77777777" w:rsidR="00673AF7" w:rsidRDefault="00673AF7" w:rsidP="004C7251">
      <w:pPr>
        <w:pStyle w:val="Newparagraph"/>
      </w:pPr>
    </w:p>
    <w:p w14:paraId="7D0D0EE0" w14:textId="0FF0E4D7" w:rsidR="00370A68" w:rsidRDefault="00842A17" w:rsidP="00673AF7">
      <w:pPr>
        <w:pStyle w:val="Newparagraph"/>
      </w:pPr>
      <w:ins w:id="22" w:author="dugalh" w:date="2018-06-11T13:52:00Z">
        <w:r>
          <w:t>[put this in context of redundancy]</w:t>
        </w:r>
      </w:ins>
      <w:r w:rsidR="009F41C5">
        <w:t>In recent years, a</w:t>
      </w:r>
      <w:r w:rsidR="00EF2F1A">
        <w:t xml:space="preserve"> number</w:t>
      </w:r>
      <w:r w:rsidR="00502B4F">
        <w:t xml:space="preserve"> </w:t>
      </w:r>
      <w:r w:rsidR="00EF2F1A">
        <w:t xml:space="preserve">of </w:t>
      </w:r>
      <w:r w:rsidR="0023358B">
        <w:t xml:space="preserve">feature selection </w:t>
      </w:r>
      <w:r w:rsidR="00502B4F">
        <w:t xml:space="preserve">approaches </w:t>
      </w:r>
      <w:r w:rsidR="00673AF7">
        <w:t>based on structured sparsity regularisation</w:t>
      </w:r>
      <w:r w:rsidR="009F41C5">
        <w:t xml:space="preserve"> have been developed </w:t>
      </w:r>
      <w:r w:rsidR="009F41C5">
        <w:fldChar w:fldCharType="begin" w:fldLock="1"/>
      </w:r>
      <w:r w:rsidR="00AE3850">
        <w:instrText>ADDIN CSL_CITATION {"citationItems":[{"id":"ITEM-1","itemData":{"DOI":"10.1016/j.neuroimage.2010.10.081","ISBN":"978-3-319-24888-2","ISSN":"10538119","PMID":"22003691","abstract":"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author":[{"dropping-particle":"","family":"Wang","given":"Hua","non-dropping-particle":"","parse-names":false,"suffix":""},{"dropping-particle":"","family":"Nie","given":"Feiping","non-dropping-particle":"","parse-names":false,"suffix":""},{"dropping-particle":"","family":"Huang","given":"Heng","non-dropping-particle":"","parse-names":false,"suffix":""},{"dropping-particle":"","family":"Risacher","given":"Shannon","non-dropping-particle":"","parse-names":false,"suffix":""},{"dropping-particle":"","family":"Saykin","given":"Andrew J","non-dropping-particle":"","parse-names":false,"suffix":""},{"dropping-particle":"","family":"Shen","given":"Li","non-dropping-particle":"","parse-names":false,"suffix":""},{"dropping-particle":"","family":"ADNI","given":"","non-dropping-particle":"","parse-names":false,"suffix":""}],"container-title":"Advances in neural information processing systems","id":"ITEM-1","issued":{"date-parts":[["2010","3"]]},"note":"Some background to the multiview FS paper. They formulate the FS problem as a global min of linear classifier with regularisation term to minimise the num features. A big contribution is their efficient optimisation method.","page":"1813-1821","title":"Efficient and robust feature selection via joint ℓ2, 1-norms minimization","type":"article-journal","volume":"23"},"uris":["http://www.mendeley.com/documents/?uuid=3a072f98-a177-4891-a515-de5f3064c4f6"]},{"id":"ITEM-2","itemData":{"DOI":"10.1109/LGRS.2015.2402205","ISBN":"1545-598X","ISSN":"1545598X","abstract":"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author":[{"dropping-particle":"","family":"Chen","given":"Xi","non-dropping-particle":"","parse-names":false,"suffix":""},{"dropping-particle":"","family":"Gu","given":"Yanfeng","non-dropping-particle":"","parse-names":false,"suffix":""}],"container-title":"IEEE Geoscience and Remote Sensing Letters","id":"ITEM-2","issue":"7","issued":{"date-parts":[["2015"]]},"page":"1392-1396","title":"Class-Specific Feature Selection With Local Geometric Structure and Discriminative Information Based on Sparse Similar Samples","type":"article-journal","volume":"12"},"uris":["http://www.mendeley.com/documents/?uuid=ea93b43f-a9ae-4c4f-ba40-5d083bb90dca"]},{"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id":"ITEM-4","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4","issue":"7","issued":{"date-parts":[["2016"]]},"page":"1-18","title":"Feature Selection Based on Structured Sparsity: A Comprehensive Study","type":"article-journal","volume":"28"},"uris":["http://www.mendeley.com/documents/?uuid=492556c1-75e7-408c-96ab-281e5a0d562d"]}],"mendeley":{"formattedCitation":"(Wang et al. 2010; X. Chen and Gu 2015; X. Chen et al. 2017; Gui et al. 2016)","plainTextFormattedCitation":"(Wang et al. 2010; X. Chen and Gu 2015; X. Chen et al. 2017; Gui et al. 2016)","previouslyFormattedCitation":"(Wang et al. 2010; X. Chen and Gu 2015; X. Chen et al. 2017; Gui et al. 2016)"},"properties":{"noteIndex":0},"schema":"https://github.com/citation-style-language/schema/raw/master/csl-citation.json"}</w:instrText>
      </w:r>
      <w:r w:rsidR="009F41C5">
        <w:fldChar w:fldCharType="separate"/>
      </w:r>
      <w:r w:rsidR="00D8796C" w:rsidRPr="00D8796C">
        <w:rPr>
          <w:noProof/>
        </w:rPr>
        <w:t>(Wang et al. 2010; X. Chen and Gu 2015; X. Chen et al. 2017; Gui et al. 2016)</w:t>
      </w:r>
      <w:r w:rsidR="009F41C5">
        <w:fldChar w:fldCharType="end"/>
      </w:r>
      <w:r w:rsidR="009F41C5">
        <w:t xml:space="preserve">.  Structured sparsity regularisation </w:t>
      </w:r>
      <w:r w:rsidR="0071660C">
        <w:t xml:space="preserve">modifies the traditional sparsity regularisation approach by </w:t>
      </w:r>
      <w:r w:rsidR="009F41C5">
        <w:t>i</w:t>
      </w:r>
      <w:r w:rsidR="0023358B">
        <w:t>ncorporat</w:t>
      </w:r>
      <w:r w:rsidR="0071660C">
        <w:t>ing</w:t>
      </w:r>
      <w:r w:rsidR="00673AF7">
        <w:t xml:space="preserve"> prior knowledge of </w:t>
      </w:r>
      <w:r w:rsidR="0023358B">
        <w:t xml:space="preserve">the </w:t>
      </w:r>
      <w:r w:rsidR="00673AF7">
        <w:t xml:space="preserve">group structure of features </w:t>
      </w:r>
      <w:r w:rsidR="0023358B">
        <w:t>to improve performance</w:t>
      </w:r>
      <w:r w:rsidR="007B14BC">
        <w:t xml:space="preserve"> </w:t>
      </w:r>
      <w:r w:rsidR="007B14BC">
        <w:fldChar w:fldCharType="begin" w:fldLock="1"/>
      </w:r>
      <w:r w:rsidR="00791B39">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7B14BC">
        <w:fldChar w:fldCharType="separate"/>
      </w:r>
      <w:r w:rsidR="007B14BC" w:rsidRPr="007B14BC">
        <w:rPr>
          <w:noProof/>
        </w:rPr>
        <w:t>(Gui et al. 2016)</w:t>
      </w:r>
      <w:r w:rsidR="007B14BC">
        <w:fldChar w:fldCharType="end"/>
      </w:r>
      <w:r w:rsidR="00673AF7">
        <w:t xml:space="preserve">.  </w:t>
      </w:r>
      <w:r w:rsidR="007B14BC">
        <w:t xml:space="preserve">The supervised multiview feature selection (SMFS) method of </w:t>
      </w:r>
      <w:r w:rsidR="002774A4">
        <w:fldChar w:fldCharType="begin" w:fldLock="1"/>
      </w:r>
      <w:r w:rsidR="00AE3850">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X. Chen et al. 2017)"},"properties":{"noteIndex":0},"schema":"https://github.com/citation-style-language/schema/raw/master/csl-citation.json"}</w:instrText>
      </w:r>
      <w:r w:rsidR="002774A4">
        <w:fldChar w:fldCharType="separate"/>
      </w:r>
      <w:r w:rsidR="002774A4" w:rsidRPr="002774A4">
        <w:rPr>
          <w:noProof/>
        </w:rPr>
        <w:t xml:space="preserve">X. Chen et al. </w:t>
      </w:r>
      <w:r w:rsidR="002774A4">
        <w:rPr>
          <w:noProof/>
        </w:rPr>
        <w:t>(</w:t>
      </w:r>
      <w:r w:rsidR="002774A4" w:rsidRPr="002774A4">
        <w:rPr>
          <w:noProof/>
        </w:rPr>
        <w:t>2017)</w:t>
      </w:r>
      <w:r w:rsidR="002774A4">
        <w:fldChar w:fldCharType="end"/>
      </w:r>
      <w:r w:rsidR="002774A4">
        <w:t xml:space="preserve"> </w:t>
      </w:r>
      <w:r w:rsidR="0064305B">
        <w:t>uses</w:t>
      </w:r>
      <w:r w:rsidR="002C3F03">
        <w:t xml:space="preserve"> a structured sparsity approach </w:t>
      </w:r>
      <w:r w:rsidR="0064305B">
        <w:t xml:space="preserve">that groups features by similarity </w:t>
      </w:r>
      <w:r w:rsidR="002C3F03">
        <w:t xml:space="preserve">and </w:t>
      </w:r>
      <w:r w:rsidR="00BA1E37">
        <w:t xml:space="preserve">uses this similarity structure to </w:t>
      </w:r>
      <w:r w:rsidR="007B14BC">
        <w:t xml:space="preserve">address the trade-off between feature relevance and redundancy.  In </w:t>
      </w:r>
      <w:r w:rsidR="00BA1E37">
        <w:t>SMFS</w:t>
      </w:r>
      <w:r w:rsidR="007B14BC">
        <w:t>, f</w:t>
      </w:r>
      <w:r w:rsidR="002774A4">
        <w:t>eatures are clustered into homogenous groups or “views” using affinity propagation (AP) with a squared Euclidean distance similarity</w:t>
      </w:r>
      <w:r w:rsidR="00101D09">
        <w:t xml:space="preserve"> measure</w:t>
      </w:r>
      <w:r w:rsidR="002774A4">
        <w:t xml:space="preserve">.  </w:t>
      </w:r>
      <w:r w:rsidR="00D70764">
        <w:t>A sparse set of features is selected from the</w:t>
      </w:r>
      <w:r w:rsidR="00370A68">
        <w:t>se</w:t>
      </w:r>
      <w:r w:rsidR="00D70764">
        <w:t xml:space="preserve"> </w:t>
      </w:r>
      <w:r w:rsidR="007B14BC">
        <w:t>views</w:t>
      </w:r>
      <w:r w:rsidR="00D70764">
        <w:t xml:space="preserve"> by </w:t>
      </w:r>
      <w:r w:rsidR="0064305B">
        <w:t>a</w:t>
      </w:r>
      <w:r w:rsidR="00D70764">
        <w:t xml:space="preserve"> </w:t>
      </w:r>
      <w:r w:rsidR="00A4521C">
        <w:t xml:space="preserve">joint </w:t>
      </w:r>
      <w:r w:rsidR="00A4521C">
        <w:rPr>
          <w:rFonts w:ascii="Cambria Math" w:hAnsi="Cambria Math" w:cs="Cambria Math"/>
        </w:rPr>
        <w:t>𝓁</w:t>
      </w:r>
      <w:r w:rsidR="00A4521C">
        <w:t>1,2-norm minimis</w:t>
      </w:r>
      <w:r w:rsidR="00D70764" w:rsidRPr="00D70764">
        <w:t xml:space="preserve">ation of </w:t>
      </w:r>
      <w:r w:rsidR="007C4B75">
        <w:t xml:space="preserve">an objective function comprised of </w:t>
      </w:r>
      <w:r w:rsidR="00D70764" w:rsidRPr="00D70764">
        <w:t xml:space="preserve">loss function and </w:t>
      </w:r>
      <w:r w:rsidR="00A4521C">
        <w:t>regularis</w:t>
      </w:r>
      <w:r w:rsidR="00D70764" w:rsidRPr="00D70764">
        <w:t>ation term</w:t>
      </w:r>
      <w:r w:rsidR="007C4B75">
        <w:t>s</w:t>
      </w:r>
      <w:r w:rsidR="00370A68">
        <w:t>.</w:t>
      </w:r>
      <w:r w:rsidR="00D70764" w:rsidRPr="00D70764">
        <w:t xml:space="preserve"> </w:t>
      </w:r>
      <w:r w:rsidR="00D70764">
        <w:t xml:space="preserve"> </w:t>
      </w:r>
      <w:r w:rsidR="00081716">
        <w:t>The formation of the loss function assumes a</w:t>
      </w:r>
      <w:r w:rsidR="0064305B">
        <w:t xml:space="preserve"> </w:t>
      </w:r>
      <w:r w:rsidR="00370A68">
        <w:t>linear dependence between features and class labels</w:t>
      </w:r>
      <w:r w:rsidR="0064305B">
        <w:t>.</w:t>
      </w:r>
      <w:r w:rsidR="009F41C5">
        <w:t xml:space="preserve"> </w:t>
      </w:r>
      <w:r w:rsidR="0064305B">
        <w:t xml:space="preserve"> </w:t>
      </w:r>
      <w:r w:rsidR="00081716">
        <w:t>Feature view structure</w:t>
      </w:r>
      <w:r w:rsidR="00370A68">
        <w:t xml:space="preserve"> </w:t>
      </w:r>
      <w:r w:rsidR="0064305B">
        <w:t xml:space="preserve">is incorporated into the </w:t>
      </w:r>
      <w:r w:rsidR="007C4B75">
        <w:rPr>
          <w:rFonts w:ascii="Cambria Math" w:hAnsi="Cambria Math" w:cs="Cambria Math"/>
        </w:rPr>
        <w:lastRenderedPageBreak/>
        <w:t>𝓁</w:t>
      </w:r>
      <w:r w:rsidR="007C4B75">
        <w:t>1,2-norms</w:t>
      </w:r>
      <w:r w:rsidR="00BA1E37">
        <w:t xml:space="preserve"> </w:t>
      </w:r>
      <w:r w:rsidR="00EE5625">
        <w:t>so as to</w:t>
      </w:r>
      <w:r w:rsidR="00FC7A4C">
        <w:t xml:space="preserve"> </w:t>
      </w:r>
      <w:r w:rsidR="00370A68">
        <w:t xml:space="preserve">encourage </w:t>
      </w:r>
      <w:r w:rsidR="00EE5625">
        <w:t xml:space="preserve">the </w:t>
      </w:r>
      <w:r w:rsidR="007B14BC">
        <w:t>sparsity of selected features within views</w:t>
      </w:r>
      <w:r w:rsidR="00EE5625">
        <w:t>,</w:t>
      </w:r>
      <w:r w:rsidR="00C77505">
        <w:t xml:space="preserve"> </w:t>
      </w:r>
      <w:r w:rsidR="00B7407C">
        <w:t xml:space="preserve">while retaining the information of multiple heterogeneous views.  </w:t>
      </w:r>
      <w:r w:rsidR="002802D7">
        <w:t>The objective function is minimised with quadratic programming, which is computationally expensive compared to greedy search type feature selection methods such as FS and JMI.  Feature weights produced by the optimisation procedure can be</w:t>
      </w:r>
      <w:r w:rsidR="00F80F37">
        <w:t xml:space="preserve"> considered an importance measure that trades relevance against redundancy</w:t>
      </w:r>
      <w:r w:rsidR="00370A68">
        <w:t>.</w:t>
      </w:r>
      <w:r w:rsidR="00F80F37">
        <w:t xml:space="preserve">  </w:t>
      </w:r>
      <w:r w:rsidR="00370A68">
        <w:t xml:space="preserve">  </w:t>
      </w:r>
    </w:p>
    <w:p w14:paraId="7AB2BDD8" w14:textId="181906A5" w:rsidR="00900654" w:rsidRDefault="00F41FDC" w:rsidP="004C7251">
      <w:pPr>
        <w:pStyle w:val="Newparagraph"/>
      </w:pPr>
      <w:r>
        <w:t xml:space="preserve"> </w:t>
      </w:r>
    </w:p>
    <w:p w14:paraId="5290CAA2" w14:textId="63C3E30A" w:rsidR="000D58F8" w:rsidRDefault="00026A2A" w:rsidP="00BD2532">
      <w:pPr>
        <w:pStyle w:val="Newparagraph"/>
      </w:pPr>
      <w:r>
        <w:t>With the exception of FCBF, the above feature selection procedures can be grouped into two categories:</w:t>
      </w:r>
    </w:p>
    <w:p w14:paraId="6D8AF894" w14:textId="257CD8F4" w:rsidR="000D58F8" w:rsidRDefault="00026A2A" w:rsidP="009052EC">
      <w:pPr>
        <w:pStyle w:val="Bulletedlist"/>
        <w:numPr>
          <w:ilvl w:val="0"/>
          <w:numId w:val="4"/>
        </w:numPr>
      </w:pPr>
      <w:r>
        <w:t xml:space="preserve">Approaches that use some form of clustering of similar features to identify </w:t>
      </w:r>
      <w:r w:rsidR="0071660C">
        <w:t xml:space="preserve">and isolate </w:t>
      </w:r>
      <w:r>
        <w:t>redundancy</w:t>
      </w:r>
      <w:r w:rsidR="00FE3A40">
        <w:t xml:space="preserve">, </w:t>
      </w:r>
      <w:r>
        <w:t xml:space="preserve">followed by </w:t>
      </w:r>
      <w:r w:rsidR="00EE5625">
        <w:t>a</w:t>
      </w:r>
      <w:r w:rsidR="00BD2532">
        <w:t xml:space="preserve"> measure of importance to select features with low redundancy and high relevancy</w:t>
      </w:r>
      <w:r>
        <w:t>.</w:t>
      </w:r>
    </w:p>
    <w:p w14:paraId="4268045B" w14:textId="076F48F8" w:rsidR="009162F6" w:rsidRDefault="00026A2A" w:rsidP="009052EC">
      <w:pPr>
        <w:pStyle w:val="Bulletedlist"/>
        <w:numPr>
          <w:ilvl w:val="0"/>
          <w:numId w:val="4"/>
        </w:numPr>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67926DA8" w:rsidR="009162F6" w:rsidRDefault="009162F6" w:rsidP="004C7251">
      <w:pPr>
        <w:pStyle w:val="Newparagraph"/>
      </w:pPr>
    </w:p>
    <w:p w14:paraId="64FA4D94" w14:textId="2CB1BC8C"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791B39">
        <w:instrText>ADDIN CSL_CITATION {"citationItems":[{"id":"ITEM-1","itemData":{"DOI":"10.1016/j.artmed.2004.01.007","ISSN":"09333657","author":[{"dropping-particle":"","family":"Inza","given":"Iñaki","non-dropping-particle":"","parse-names":false,"suffix":""},{"dropping-particle":"","family":"Larrañaga","given":"Pedro","non-dropping-particle":"","parse-names":false,"suffix":""},{"dropping-particle":"","family":"Blanco","given":"Rosa","non-dropping-particle":"","parse-names":false,"suffix":""},{"dropping-particle":"","family":"Cerrolaza","given":"Antonio J.","non-dropping-particle":"","parse-names":false,"suffix":""}],"container-title":"Artificial Intelligence in Medicine","id":"ITEM-1","issue":"2","issued":{"date-parts":[["2004","6"]]},"page":"91-103","title":"Filter versus wrapper gene selection approaches in DNA microarray domains","type":"article-journal","volume":"31"},"uris":["http://www.mendeley.com/documents/?uuid=e20eec5e-2910-3daf-9870-75fefbe92f34"]}],"mendeley":{"formattedCitation":"(Inza et al. 2004)","plainTextFormattedCitation":"(Inza et al. 2004)","previouslyFormattedCitation":"(Inza et al. 2004)"},"properties":{"noteIndex":0},"schema":"https://github.com/citation-style-language/schema/raw/master/csl-citation.json"}</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791B39">
        <w:instrText>ADDIN CSL_CITATION {"citationItems":[{"id":"ITEM-1","itemData":{"DOI":"10.1016/j.isprsjprs.2009.06.004","ISSN":"09242716","author":[{"dropping-particle":"","family":"Blaschke","given":"T.","non-dropping-particle":"","parse-names":false,"suffix":""}],"container-title":"ISPRS Journal of Photogrammetry and Remote Sensing","id":"ITEM-1","issue":"1","issued":{"date-parts":[["2010","1"]]},"page":"2-16","publisher":"Elsevier B.V.","title":"Object based image analysis for remote sensing","type":"article-journal","volume":"65"},"uris":["http://www.mendeley.com/documents/?uuid=d7ad7962-fcf8-44d1-805f-7fc4bace3b18"]}],"mendeley":{"formattedCitation":"(Blaschke 2010)","plainTextFormattedCitation":"(Blaschke 2010)","previouslyFormattedCitation":"(Blaschke 2010)"},"properties":{"noteIndex":0},"schema":"https://github.com/citation-style-language/schema/raw/master/csl-citation.json"}</w:instrText>
      </w:r>
      <w:r>
        <w:fldChar w:fldCharType="separate"/>
      </w:r>
      <w:r w:rsidR="00BA6C51" w:rsidRPr="00BA6C51">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4C7251">
      <w:pPr>
        <w:pStyle w:val="Newparagraph"/>
      </w:pPr>
    </w:p>
    <w:p w14:paraId="6575E614" w14:textId="754C8005" w:rsidR="00C122D8" w:rsidRDefault="00666A66" w:rsidP="004C7251">
      <w:pPr>
        <w:pStyle w:val="Newparagrap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791B39">
        <w: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instrText>
      </w:r>
      <w:r w:rsidR="004E65E0">
        <w:fldChar w:fldCharType="separate"/>
      </w:r>
      <w:r w:rsidR="00BA6C51" w:rsidRPr="00BA6C51">
        <w:rPr>
          <w:noProof/>
        </w:rPr>
        <w:t>(Chi et al. 2016)</w:t>
      </w:r>
      <w:r w:rsidR="004E65E0">
        <w:fldChar w:fldCharType="end"/>
      </w:r>
      <w:r w:rsidR="00714EC2">
        <w:t xml:space="preserve"> resulting in large quantities of high spatial and spectral resolution data requiring interpretation</w:t>
      </w:r>
      <w:r>
        <w:t xml:space="preserve">.  </w:t>
      </w:r>
      <w:r w:rsidR="00E11FCE">
        <w:t>As the size of remote sensing data increases,</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category </w:t>
      </w:r>
      <w:r w:rsidR="009162F6">
        <w:t xml:space="preserve">1 </w:t>
      </w:r>
      <w:r w:rsidR="00884DD9">
        <w:t xml:space="preserve">approach </w:t>
      </w:r>
      <w:r w:rsidR="004027D2">
        <w:t>above</w:t>
      </w:r>
      <w:r w:rsidR="004E0D08">
        <w:t xml:space="preserve"> and employs </w:t>
      </w:r>
      <w:del w:id="23" w:author="dugalh" w:date="2018-06-11T13:42:00Z">
        <w:r w:rsidR="008257BE" w:rsidDel="00746ADC">
          <w:delText>hierarchical clustering</w:delText>
        </w:r>
      </w:del>
      <w:ins w:id="24" w:author="dugalh" w:date="2018-06-11T13:42:00Z">
        <w:r w:rsidR="00746ADC">
          <w:t>affinity propagation</w:t>
        </w:r>
      </w:ins>
      <w:r w:rsidR="008257BE">
        <w:t xml:space="preserve">.  This has the advantage of </w:t>
      </w:r>
      <w:r w:rsidR="009162F6">
        <w:t>producing</w:t>
      </w:r>
      <w:r w:rsidR="008257BE">
        <w:t xml:space="preserve"> deterministic</w:t>
      </w:r>
      <w:r w:rsidR="009162F6">
        <w:t xml:space="preserve"> results</w:t>
      </w:r>
      <w:del w:id="25" w:author="dugalh" w:date="2018-06-11T13:42:00Z">
        <w:r w:rsidR="008257BE" w:rsidDel="00746ADC">
          <w:delText>,</w:delText>
        </w:r>
      </w:del>
      <w:ins w:id="26" w:author="dugalh" w:date="2018-06-11T13:42:00Z">
        <w:r w:rsidR="00746ADC">
          <w:t xml:space="preserve"> and</w:t>
        </w:r>
      </w:ins>
      <w:r w:rsidR="008257BE">
        <w:t xml:space="preserve"> not requiring prior knowledge of the number of clusters</w:t>
      </w:r>
      <w:del w:id="27" w:author="dugalh" w:date="2018-06-11T13:42:00Z">
        <w:r w:rsidR="008257BE" w:rsidDel="00746ADC">
          <w:delText xml:space="preserve"> and allowing user selection of the final partitioning</w:delText>
        </w:r>
      </w:del>
      <w:r w:rsidR="008257BE">
        <w:t xml:space="preserve">. </w:t>
      </w:r>
      <w:r w:rsidR="006F52BC">
        <w:t xml:space="preserve"> Correlation is used to measure feature similarity</w:t>
      </w:r>
      <w:r w:rsidR="00BC33FE">
        <w:t>,</w:t>
      </w:r>
      <w:r w:rsidR="006F52BC">
        <w:t xml:space="preserve"> which allows a broader encapsulation of feature redundancy than </w:t>
      </w:r>
      <w:r w:rsidR="0008205B">
        <w:t xml:space="preserve">distance </w:t>
      </w:r>
      <w:r w:rsidR="006F52BC">
        <w:t>measures such as Euclidean distance</w:t>
      </w:r>
      <w:r w:rsidR="00A9749C">
        <w:t xml:space="preserve">, used by </w:t>
      </w:r>
      <w:r w:rsidR="00A9749C">
        <w:fldChar w:fldCharType="begin" w:fldLock="1"/>
      </w:r>
      <w:r w:rsidR="00AE3850">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X. Chen et al. 2017)"},"properties":{"noteIndex":0},"schema":"https://github.com/citation-style-language/schema/raw/master/csl-citation.json"}</w:instrText>
      </w:r>
      <w:r w:rsidR="00A9749C">
        <w:fldChar w:fldCharType="separate"/>
      </w:r>
      <w:r w:rsidR="00A9749C" w:rsidRPr="002774A4">
        <w:rPr>
          <w:noProof/>
        </w:rPr>
        <w:t xml:space="preserve">X. Chen et al. </w:t>
      </w:r>
      <w:r w:rsidR="00A9749C">
        <w:rPr>
          <w:noProof/>
        </w:rPr>
        <w:t>(</w:t>
      </w:r>
      <w:r w:rsidR="00A9749C" w:rsidRPr="002774A4">
        <w:rPr>
          <w:noProof/>
        </w:rPr>
        <w:t>2017)</w:t>
      </w:r>
      <w:r w:rsidR="00A9749C">
        <w:fldChar w:fldCharType="end"/>
      </w:r>
      <w:r w:rsidR="006F52BC">
        <w:t xml:space="preserve">.  </w:t>
      </w:r>
      <w:r w:rsidR="008856C5">
        <w:t>Assumptions of linear dependence between features and class labels</w:t>
      </w:r>
      <w:r w:rsidR="00040285">
        <w:t xml:space="preserve"> </w:t>
      </w:r>
      <w:r w:rsidR="005D5FDA">
        <w:t>made in</w:t>
      </w:r>
      <w:r w:rsidR="00040285">
        <w:t xml:space="preserve"> </w:t>
      </w:r>
      <w:r w:rsidR="00113C2F">
        <w:t xml:space="preserve">structured </w:t>
      </w:r>
      <w:r w:rsidR="005D5FDA">
        <w:t xml:space="preserve">sparsity regularisation approaches </w:t>
      </w:r>
      <w:r w:rsidR="005D5FDA">
        <w:fldChar w:fldCharType="begin" w:fldLock="1"/>
      </w:r>
      <w:r w:rsidR="00791B39">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5D5FDA">
        <w:fldChar w:fldCharType="separate"/>
      </w:r>
      <w:r w:rsidR="005D5FDA" w:rsidRPr="005D5FDA">
        <w:rPr>
          <w:noProof/>
        </w:rPr>
        <w:t>(Gui et al. 2016)</w:t>
      </w:r>
      <w:r w:rsidR="005D5FDA">
        <w:fldChar w:fldCharType="end"/>
      </w:r>
      <w:r w:rsidR="00113C2F">
        <w:t>,</w:t>
      </w:r>
      <w:r w:rsidR="005D5FDA">
        <w:t xml:space="preserve"> </w:t>
      </w:r>
      <w:r w:rsidR="008856C5">
        <w:t>are avoided by selecting features</w:t>
      </w:r>
      <w:r w:rsidR="00897014">
        <w:t xml:space="preserve"> </w:t>
      </w:r>
      <w:r w:rsidR="008856C5">
        <w:t xml:space="preserve">with a heuristic based on the use of naïve Bayes or mutual information criteria.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w:t>
      </w:r>
      <w:r w:rsidR="006F52BC">
        <w:t xml:space="preserve">is unique in that </w:t>
      </w:r>
      <w:r w:rsidR="002C0F6B">
        <w:t xml:space="preserve">it </w:t>
      </w:r>
      <w:r w:rsidR="004027D2">
        <w:t xml:space="preserve">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854647">
        <w:t xml:space="preserve"> </w:t>
      </w:r>
      <w:r w:rsidR="00854647">
        <w:fldChar w:fldCharType="begin" w:fldLock="1"/>
      </w:r>
      <w:r w:rsidR="00AE3850">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Yu and Liu 2004; Strobl et al. 2008; X. Chen et al. 2017)","plainTextFormattedCitation":"(Yu and Liu 2004; Strobl et al. 2008; X. Chen et al. 2017)","previouslyFormattedCitation":"(Yu and Liu 2004; Strobl et al. 2008; X. Chen et al. 2017)"},"properties":{"noteIndex":0},"schema":"https://github.com/citation-style-language/schema/raw/master/csl-citation.json"}</w:instrText>
      </w:r>
      <w:r w:rsidR="00854647">
        <w:fldChar w:fldCharType="separate"/>
      </w:r>
      <w:r w:rsidR="00D8796C" w:rsidRPr="00D8796C">
        <w:rPr>
          <w:noProof/>
        </w:rPr>
        <w:t>(Yu and Liu 2004; Strobl et al. 2008; X. Chen et al. 2017)</w:t>
      </w:r>
      <w:r w:rsidR="00854647">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lastRenderedPageBreak/>
        <w:t xml:space="preserve"> </w:t>
      </w:r>
      <w:r w:rsidR="00CD0706">
        <w:t>Methods</w:t>
      </w:r>
    </w:p>
    <w:p w14:paraId="43502BF1" w14:textId="77777777" w:rsidR="004D38FC" w:rsidRDefault="004D38FC" w:rsidP="00C122D8">
      <w:pPr>
        <w:pStyle w:val="Heading2"/>
        <w:keepLines/>
      </w:pPr>
      <w:bookmarkStart w:id="28" w:name="_Ref475980656"/>
      <w:commentRangeStart w:id="29"/>
      <w:commentRangeStart w:id="30"/>
      <w:r>
        <w:t>Formulation</w:t>
      </w:r>
      <w:bookmarkEnd w:id="28"/>
      <w:commentRangeEnd w:id="29"/>
      <w:r w:rsidR="00D57DC4">
        <w:rPr>
          <w:rStyle w:val="CommentReference"/>
          <w:rFonts w:cs="Times New Roman"/>
          <w:b w:val="0"/>
          <w:bCs w:val="0"/>
          <w:i w:val="0"/>
          <w:iCs w:val="0"/>
        </w:rPr>
        <w:commentReference w:id="29"/>
      </w:r>
      <w:commentRangeEnd w:id="30"/>
      <w:r w:rsidR="00D57DC4">
        <w:rPr>
          <w:rStyle w:val="CommentReference"/>
          <w:rFonts w:cs="Times New Roman"/>
          <w:b w:val="0"/>
          <w:bCs w:val="0"/>
          <w:i w:val="0"/>
          <w:iCs w:val="0"/>
        </w:rPr>
        <w:commentReference w:id="30"/>
      </w:r>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12C497CF" w:rsidR="004D38FC" w:rsidRDefault="004D38FC" w:rsidP="009052EC">
      <w:pPr>
        <w:pStyle w:val="Bulletedlist"/>
        <w:numPr>
          <w:ilvl w:val="0"/>
          <w:numId w:val="6"/>
        </w:numPr>
      </w:pPr>
      <w:r>
        <w:t xml:space="preserve">Perform </w:t>
      </w:r>
      <w:del w:id="31" w:author="dugalh" w:date="2018-06-11T13:44:00Z">
        <w:r w:rsidDel="00791B39">
          <w:delText>average-linkage hierarchical</w:delText>
        </w:r>
      </w:del>
      <w:ins w:id="32" w:author="dugalh" w:date="2018-06-11T13:44:00Z">
        <w:r w:rsidR="00791B39">
          <w:t>affinity propagation</w:t>
        </w:r>
      </w:ins>
      <w:r>
        <w:t xml:space="preserve"> clustering </w:t>
      </w:r>
      <w:del w:id="33" w:author="dugalh" w:date="2018-06-11T13:45:00Z">
        <w:r w:rsidDel="00791B39">
          <w:fldChar w:fldCharType="begin" w:fldLock="1"/>
        </w:r>
        <w:r w:rsidR="00C80051" w:rsidDel="00791B39">
          <w:del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delInstrText>
        </w:r>
        <w:r w:rsidDel="00791B39">
          <w:fldChar w:fldCharType="separate"/>
        </w:r>
        <w:r w:rsidR="00BA6C51" w:rsidRPr="00BA6C51" w:rsidDel="00791B39">
          <w:rPr>
            <w:noProof/>
          </w:rPr>
          <w:delText>(Szekely and Rizzo 2005)</w:delText>
        </w:r>
        <w:r w:rsidDel="00791B39">
          <w:fldChar w:fldCharType="end"/>
        </w:r>
      </w:del>
      <w:ins w:id="34" w:author="dugalh" w:date="2018-06-11T13:45:00Z">
        <w:r w:rsidR="00791B39">
          <w:fldChar w:fldCharType="begin" w:fldLock="1"/>
        </w:r>
      </w:ins>
      <w:r w:rsidR="00D8796C">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791B39">
        <w:fldChar w:fldCharType="separate"/>
      </w:r>
      <w:r w:rsidR="00791B39" w:rsidRPr="00791B39">
        <w:rPr>
          <w:noProof/>
        </w:rPr>
        <w:t>(Frey and Dueck 2007)</w:t>
      </w:r>
      <w:ins w:id="35" w:author="dugalh" w:date="2018-06-11T13:45:00Z">
        <w:r w:rsidR="00791B39">
          <w:fldChar w:fldCharType="end"/>
        </w:r>
      </w:ins>
      <w:r>
        <w:t xml:space="preserve"> of the feature set using the </w:t>
      </w:r>
      <w:ins w:id="36" w:author="dugalh" w:date="2018-06-12T16:04:00Z">
        <w:r w:rsidR="00593C25">
          <w:t xml:space="preserve">absolute value of the </w:t>
        </w:r>
      </w:ins>
      <w:r>
        <w:t xml:space="preserve">correlation coefficient as the </w:t>
      </w:r>
      <w:del w:id="37" w:author="dugalh" w:date="2018-06-12T15:36:00Z">
        <w:r w:rsidDel="00D82705">
          <w:delText>dis</w:delText>
        </w:r>
      </w:del>
      <w:r>
        <w:t>similarity metric.</w:t>
      </w:r>
    </w:p>
    <w:p w14:paraId="4CF39998" w14:textId="7552E927" w:rsidR="004D38FC" w:rsidDel="00791B39" w:rsidRDefault="004D38FC" w:rsidP="009052EC">
      <w:pPr>
        <w:pStyle w:val="Bulletedlist"/>
        <w:numPr>
          <w:ilvl w:val="0"/>
          <w:numId w:val="6"/>
        </w:numPr>
        <w:rPr>
          <w:del w:id="38" w:author="dugalh" w:date="2018-06-11T13:49:00Z"/>
        </w:rPr>
      </w:pPr>
      <w:commentRangeStart w:id="39"/>
      <w:del w:id="40" w:author="dugalh" w:date="2018-06-11T13:49:00Z">
        <w:r w:rsidDel="00791B39">
          <w:delText xml:space="preserve">Select a </w:delText>
        </w:r>
        <w:r w:rsidR="000B115B" w:rsidDel="00791B39">
          <w:delText>dissimilarity threshold at which to extract</w:delText>
        </w:r>
        <w:r w:rsidR="00EA23F7" w:rsidDel="00791B39">
          <w:delText xml:space="preserve"> a</w:delText>
        </w:r>
        <w:r w:rsidR="000B115B" w:rsidDel="00791B39">
          <w:delText xml:space="preserve"> </w:delText>
        </w:r>
        <w:r w:rsidDel="00791B39">
          <w:delText xml:space="preserve">natural number of clusters containing high correlation </w:delText>
        </w:r>
        <w:r w:rsidR="00E163BD" w:rsidDel="00791B39">
          <w:delText xml:space="preserve">(in this study it is done </w:delText>
        </w:r>
        <w:r w:rsidDel="00791B39">
          <w:delText>by visual inspection of the dendrogram</w:delText>
        </w:r>
        <w:r w:rsidR="00E163BD" w:rsidDel="00791B39">
          <w:delText xml:space="preserve">, but selection can </w:delText>
        </w:r>
        <w:r w:rsidR="000B115B" w:rsidDel="00791B39">
          <w:delText xml:space="preserve">conceivably </w:delText>
        </w:r>
        <w:r w:rsidR="00E163BD" w:rsidDel="00791B39">
          <w:delText>also be automated)</w:delText>
        </w:r>
        <w:r w:rsidDel="00791B39">
          <w:delText>.</w:delText>
        </w:r>
        <w:commentRangeEnd w:id="39"/>
        <w:r w:rsidR="00D57DC4" w:rsidDel="00791B39">
          <w:rPr>
            <w:rStyle w:val="CommentReference"/>
          </w:rPr>
          <w:commentReference w:id="39"/>
        </w:r>
      </w:del>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rPr>
          <w:ins w:id="41" w:author="dugalh" w:date="2018-06-11T15:44:00Z"/>
        </w:rPr>
      </w:pPr>
    </w:p>
    <w:p w14:paraId="6D02F5F5" w14:textId="6556DE8B" w:rsidR="00AE3850" w:rsidRDefault="00312733" w:rsidP="004C7251">
      <w:pPr>
        <w:pStyle w:val="Newparagraph"/>
        <w:rPr>
          <w:ins w:id="42" w:author="dugalh" w:date="2018-06-11T17:25:00Z"/>
        </w:rPr>
      </w:pPr>
      <w:ins w:id="43" w:author="dugalh" w:date="2018-06-11T15:44:00Z">
        <w:r>
          <w:t xml:space="preserve">Affinity propagation </w:t>
        </w:r>
      </w:ins>
      <w:ins w:id="44" w:author="dugalh" w:date="2018-06-11T15:51:00Z">
        <w:r>
          <w:t xml:space="preserve">is </w:t>
        </w:r>
      </w:ins>
      <w:ins w:id="45" w:author="dugalh" w:date="2018-06-11T16:58:00Z">
        <w:r w:rsidR="006D51C7">
          <w:t xml:space="preserve">a </w:t>
        </w:r>
      </w:ins>
      <w:ins w:id="46" w:author="dugalh" w:date="2018-06-11T17:04:00Z">
        <w:r w:rsidR="006D51C7">
          <w:t xml:space="preserve">clustering </w:t>
        </w:r>
      </w:ins>
      <w:ins w:id="47" w:author="dugalh" w:date="2018-06-11T16:57:00Z">
        <w:r w:rsidR="006D51C7">
          <w:t xml:space="preserve">technique </w:t>
        </w:r>
      </w:ins>
      <w:ins w:id="48" w:author="dugalh" w:date="2018-06-11T17:04:00Z">
        <w:r w:rsidR="006D51C7">
          <w:t>that identifies cluster representatives (‘exemplars’)</w:t>
        </w:r>
      </w:ins>
      <w:ins w:id="49" w:author="dugalh" w:date="2018-06-11T17:10:00Z">
        <w:r w:rsidR="00D8796C">
          <w:t>,</w:t>
        </w:r>
      </w:ins>
      <w:ins w:id="50" w:author="dugalh" w:date="2018-06-11T17:04:00Z">
        <w:r w:rsidR="006D51C7">
          <w:t xml:space="preserve"> and their corresponding clusters</w:t>
        </w:r>
      </w:ins>
      <w:ins w:id="51" w:author="dugalh" w:date="2018-06-11T17:10:00Z">
        <w:r w:rsidR="00D8796C">
          <w:t>,</w:t>
        </w:r>
      </w:ins>
      <w:ins w:id="52" w:author="dugalh" w:date="2018-06-11T17:04:00Z">
        <w:r w:rsidR="006D51C7">
          <w:t xml:space="preserve"> </w:t>
        </w:r>
      </w:ins>
      <w:ins w:id="53" w:author="dugalh" w:date="2018-06-11T16:57:00Z">
        <w:r w:rsidR="006D51C7">
          <w:t xml:space="preserve">by </w:t>
        </w:r>
      </w:ins>
      <w:ins w:id="54" w:author="dugalh" w:date="2018-06-11T16:58:00Z">
        <w:r w:rsidR="006D51C7">
          <w:t xml:space="preserve">an iterative scheme of </w:t>
        </w:r>
      </w:ins>
      <w:ins w:id="55" w:author="dugalh" w:date="2018-06-11T16:52:00Z">
        <w:r w:rsidR="00B83BEA">
          <w:t>message passing between data points</w:t>
        </w:r>
      </w:ins>
      <w:ins w:id="56" w:author="dugalh" w:date="2018-06-11T17:28:00Z">
        <w:r w:rsidR="00AE3850">
          <w:t xml:space="preserve"> </w:t>
        </w:r>
        <w:r w:rsidR="00AE3850">
          <w:fldChar w:fldCharType="begin" w:fldLock="1"/>
        </w:r>
        <w:r w:rsidR="00AE3850">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AE3850">
          <w:fldChar w:fldCharType="separate"/>
        </w:r>
        <w:r w:rsidR="00AE3850" w:rsidRPr="00D8796C">
          <w:rPr>
            <w:noProof/>
          </w:rPr>
          <w:t>(Frey and Dueck 2007)</w:t>
        </w:r>
        <w:r w:rsidR="00AE3850">
          <w:fldChar w:fldCharType="end"/>
        </w:r>
      </w:ins>
      <w:ins w:id="57" w:author="dugalh" w:date="2018-06-11T16:58:00Z">
        <w:r w:rsidR="006D51C7">
          <w:t xml:space="preserve">.  </w:t>
        </w:r>
      </w:ins>
      <w:ins w:id="58" w:author="dugalh" w:date="2018-06-11T17:31:00Z">
        <w:r w:rsidR="008F1727">
          <w:t xml:space="preserve">A </w:t>
        </w:r>
      </w:ins>
      <w:ins w:id="59" w:author="dugalh" w:date="2018-06-11T17:17:00Z">
        <w:r w:rsidR="00D8796C">
          <w:t>matri</w:t>
        </w:r>
      </w:ins>
      <w:ins w:id="60" w:author="dugalh" w:date="2018-06-11T17:18:00Z">
        <w:r w:rsidR="00D8796C">
          <w:t>x</w:t>
        </w:r>
      </w:ins>
      <w:ins w:id="61" w:author="dugalh" w:date="2018-06-11T17:17:00Z">
        <w:r w:rsidR="00D8796C">
          <w:t xml:space="preserve"> of </w:t>
        </w:r>
      </w:ins>
      <w:ins w:id="62" w:author="dugalh" w:date="2018-06-11T17:20:00Z">
        <w:r w:rsidR="006E340D">
          <w:t xml:space="preserve">pair-wise </w:t>
        </w:r>
      </w:ins>
      <w:ins w:id="63" w:author="dugalh" w:date="2018-06-11T17:17:00Z">
        <w:r w:rsidR="00D8796C">
          <w:t>similarit</w:t>
        </w:r>
      </w:ins>
      <w:ins w:id="64" w:author="dugalh" w:date="2018-06-11T17:18:00Z">
        <w:r w:rsidR="00D8796C">
          <w:t xml:space="preserve">ies and a </w:t>
        </w:r>
      </w:ins>
      <w:ins w:id="65" w:author="dugalh" w:date="2018-06-11T17:21:00Z">
        <w:r w:rsidR="00AE3850">
          <w:t>‘</w:t>
        </w:r>
      </w:ins>
      <w:ins w:id="66" w:author="dugalh" w:date="2018-06-11T17:18:00Z">
        <w:r w:rsidR="00D8796C">
          <w:t>preference</w:t>
        </w:r>
      </w:ins>
      <w:ins w:id="67" w:author="dugalh" w:date="2018-06-11T17:21:00Z">
        <w:r w:rsidR="00AE3850">
          <w:t>’</w:t>
        </w:r>
      </w:ins>
      <w:ins w:id="68" w:author="dugalh" w:date="2018-06-11T17:18:00Z">
        <w:r w:rsidR="00D8796C">
          <w:t xml:space="preserve"> </w:t>
        </w:r>
      </w:ins>
      <w:ins w:id="69" w:author="dugalh" w:date="2018-06-11T17:31:00Z">
        <w:r w:rsidR="008F1727">
          <w:t>parameter</w:t>
        </w:r>
      </w:ins>
      <w:ins w:id="70" w:author="dugalh" w:date="2018-06-11T17:18:00Z">
        <w:r w:rsidR="00D8796C">
          <w:t xml:space="preserve"> </w:t>
        </w:r>
      </w:ins>
      <w:ins w:id="71" w:author="dugalh" w:date="2018-06-11T17:31:00Z">
        <w:r w:rsidR="008F1727">
          <w:t xml:space="preserve">are required </w:t>
        </w:r>
      </w:ins>
      <w:ins w:id="72" w:author="dugalh" w:date="2018-06-11T17:18:00Z">
        <w:r w:rsidR="00D8796C">
          <w:t>as input</w:t>
        </w:r>
      </w:ins>
      <w:ins w:id="73" w:author="dugalh" w:date="2018-06-11T17:19:00Z">
        <w:r w:rsidR="006E340D">
          <w:t>s</w:t>
        </w:r>
      </w:ins>
      <w:ins w:id="74" w:author="dugalh" w:date="2018-06-11T17:18:00Z">
        <w:r w:rsidR="00D8796C">
          <w:t xml:space="preserve">.  </w:t>
        </w:r>
      </w:ins>
      <w:ins w:id="75" w:author="dugalh" w:date="2018-06-11T17:20:00Z">
        <w:r w:rsidR="00AE3850">
          <w:t xml:space="preserve">The preference </w:t>
        </w:r>
      </w:ins>
      <w:ins w:id="76" w:author="dugalh" w:date="2018-06-11T17:24:00Z">
        <w:r w:rsidR="00AE3850">
          <w:t xml:space="preserve">parameter </w:t>
        </w:r>
      </w:ins>
      <w:ins w:id="77" w:author="dugalh" w:date="2018-06-11T17:20:00Z">
        <w:r w:rsidR="00AE3850">
          <w:t xml:space="preserve">affects the number of </w:t>
        </w:r>
      </w:ins>
      <w:ins w:id="78" w:author="dugalh" w:date="2018-06-11T17:21:00Z">
        <w:r w:rsidR="00AE3850">
          <w:t xml:space="preserve">identified </w:t>
        </w:r>
      </w:ins>
      <w:ins w:id="79" w:author="dugalh" w:date="2018-06-11T17:20:00Z">
        <w:r w:rsidR="00AE3850">
          <w:t xml:space="preserve">clusters </w:t>
        </w:r>
      </w:ins>
      <w:ins w:id="80" w:author="dugalh" w:date="2018-06-11T17:21:00Z">
        <w:r w:rsidR="00AE3850">
          <w:t xml:space="preserve">and may be chosen automatically based on the </w:t>
        </w:r>
      </w:ins>
      <w:ins w:id="81" w:author="dugalh" w:date="2018-06-11T17:22:00Z">
        <w:r w:rsidR="00AE3850">
          <w:t xml:space="preserve">values of the </w:t>
        </w:r>
      </w:ins>
      <w:ins w:id="82" w:author="dugalh" w:date="2018-06-11T17:21:00Z">
        <w:r w:rsidR="00AE3850">
          <w:t>similarities</w:t>
        </w:r>
      </w:ins>
      <w:ins w:id="83" w:author="dugalh" w:date="2018-06-11T17:17:00Z">
        <w:r w:rsidR="00D8796C">
          <w:t xml:space="preserve">.  </w:t>
        </w:r>
      </w:ins>
      <w:ins w:id="84" w:author="dugalh" w:date="2018-06-11T17:24:00Z">
        <w:r w:rsidR="00AE3850">
          <w:t xml:space="preserve">The proposed </w:t>
        </w:r>
      </w:ins>
      <w:ins w:id="85" w:author="dugalh" w:date="2018-06-11T17:27:00Z">
        <w:r w:rsidR="00AE3850">
          <w:t xml:space="preserve">feature selection </w:t>
        </w:r>
      </w:ins>
      <w:ins w:id="86" w:author="dugalh" w:date="2018-06-11T17:24:00Z">
        <w:r w:rsidR="00AE3850">
          <w:t>method sets</w:t>
        </w:r>
      </w:ins>
      <w:ins w:id="87" w:author="dugalh" w:date="2018-06-11T16:03:00Z">
        <w:r w:rsidR="00FF27C6">
          <w:t xml:space="preserve"> </w:t>
        </w:r>
      </w:ins>
      <w:ins w:id="88" w:author="dugalh" w:date="2018-06-11T17:24:00Z">
        <w:r w:rsidR="00AE3850">
          <w:t xml:space="preserve">the </w:t>
        </w:r>
      </w:ins>
      <w:ins w:id="89" w:author="dugalh" w:date="2018-06-11T16:03:00Z">
        <w:r w:rsidR="00FF27C6">
          <w:t xml:space="preserve">preference </w:t>
        </w:r>
      </w:ins>
      <w:ins w:id="90" w:author="dugalh" w:date="2018-06-11T16:04:00Z">
        <w:r w:rsidR="00FF27C6">
          <w:t xml:space="preserve">parameter </w:t>
        </w:r>
      </w:ins>
      <w:ins w:id="91" w:author="dugalh" w:date="2018-06-11T17:24:00Z">
        <w:r w:rsidR="00AE3850">
          <w:t xml:space="preserve">to </w:t>
        </w:r>
      </w:ins>
      <w:ins w:id="92" w:author="dugalh" w:date="2018-06-11T17:23:00Z">
        <w:r w:rsidR="00AE3850">
          <w:t>the median of the similarities</w:t>
        </w:r>
      </w:ins>
      <w:ins w:id="93" w:author="dugalh" w:date="2018-06-11T17:24:00Z">
        <w:r w:rsidR="00AE3850">
          <w:t xml:space="preserve">, which results </w:t>
        </w:r>
      </w:ins>
      <w:ins w:id="94" w:author="dugalh" w:date="2018-06-11T17:25:00Z">
        <w:r w:rsidR="00AE3850">
          <w:t xml:space="preserve">in </w:t>
        </w:r>
      </w:ins>
      <w:ins w:id="95" w:author="dugalh" w:date="2018-06-11T17:23:00Z">
        <w:r w:rsidR="00AE3850">
          <w:t>a moderate number of clusters</w:t>
        </w:r>
      </w:ins>
      <w:ins w:id="96" w:author="dugalh" w:date="2018-06-11T17:26:00Z">
        <w:r w:rsidR="00AE3850">
          <w:t xml:space="preserve"> </w:t>
        </w:r>
        <w:r w:rsidR="00AE3850">
          <w:fldChar w:fldCharType="begin" w:fldLock="1"/>
        </w:r>
      </w:ins>
      <w:r w:rsidR="00AE3850">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operties":{"noteIndex":0},"schema":"https://github.com/citation-style-language/schema/raw/master/csl-citation.json"}</w:instrText>
      </w:r>
      <w:r w:rsidR="00AE3850">
        <w:fldChar w:fldCharType="separate"/>
      </w:r>
      <w:r w:rsidR="00AE3850" w:rsidRPr="00AE3850">
        <w:rPr>
          <w:noProof/>
        </w:rPr>
        <w:t>(Frey and Dueck 2007)</w:t>
      </w:r>
      <w:ins w:id="97" w:author="dugalh" w:date="2018-06-11T17:26:00Z">
        <w:r w:rsidR="00AE3850">
          <w:fldChar w:fldCharType="end"/>
        </w:r>
      </w:ins>
      <w:ins w:id="98" w:author="dugalh" w:date="2018-06-11T17:25:00Z">
        <w:r w:rsidR="00AE3850">
          <w:t xml:space="preserve">.  </w:t>
        </w:r>
      </w:ins>
      <w:ins w:id="99" w:author="dugalh" w:date="2018-06-11T17:27:00Z">
        <w:r w:rsidR="00AE3850">
          <w:t xml:space="preserve">Unlike clustering techniques such as </w:t>
        </w:r>
        <w:r w:rsidR="00AE3850" w:rsidRPr="00217542">
          <w:rPr>
            <w:i/>
          </w:rPr>
          <w:t>k</w:t>
        </w:r>
        <w:r w:rsidR="00AE3850">
          <w:t xml:space="preserve">-means, affinity propagation does not require prior knowledge of the number of clusters.  </w:t>
        </w:r>
      </w:ins>
    </w:p>
    <w:p w14:paraId="6C093773" w14:textId="77777777" w:rsidR="00AE3850" w:rsidRDefault="00AE3850" w:rsidP="004C7251">
      <w:pPr>
        <w:pStyle w:val="Newparagraph"/>
        <w:rPr>
          <w:ins w:id="100" w:author="dugalh" w:date="2018-06-11T17:25:00Z"/>
        </w:rPr>
      </w:pPr>
    </w:p>
    <w:p w14:paraId="7DAEA7FC" w14:textId="25A2A7B9" w:rsidR="00312733" w:rsidRDefault="00C606C3" w:rsidP="004C7251">
      <w:pPr>
        <w:pStyle w:val="Newparagraph"/>
        <w:rPr>
          <w:ins w:id="101" w:author="dugalh" w:date="2018-06-11T17:31:00Z"/>
        </w:rPr>
      </w:pPr>
      <w:ins w:id="102" w:author="dugalh" w:date="2018-06-11T16:08:00Z">
        <w:r>
          <w:lastRenderedPageBreak/>
          <w:t xml:space="preserve">   </w:t>
        </w:r>
      </w:ins>
      <w:ins w:id="103" w:author="dugalh" w:date="2018-06-11T16:04:00Z">
        <w:r w:rsidR="00FF27C6">
          <w:t xml:space="preserve"> </w:t>
        </w:r>
      </w:ins>
    </w:p>
    <w:p w14:paraId="07F940B4" w14:textId="77777777" w:rsidR="00D363FF" w:rsidRDefault="00C402B1" w:rsidP="004C7251">
      <w:pPr>
        <w:pStyle w:val="Newparagraph"/>
        <w:rPr>
          <w:ins w:id="104" w:author="dugalh" w:date="2018-06-12T15:55:00Z"/>
        </w:rPr>
      </w:pPr>
      <w:ins w:id="105" w:author="dugalh" w:date="2018-06-11T17:32:00Z">
        <w:r>
          <w:t xml:space="preserve">Two kinds of messages, </w:t>
        </w:r>
      </w:ins>
      <w:ins w:id="106" w:author="dugalh" w:date="2018-06-11T17:33:00Z">
        <w:r>
          <w:t>‘</w:t>
        </w:r>
      </w:ins>
      <w:ins w:id="107" w:author="dugalh" w:date="2018-06-11T17:34:00Z">
        <w:r>
          <w:t>availability</w:t>
        </w:r>
      </w:ins>
      <w:ins w:id="108" w:author="dugalh" w:date="2018-06-11T17:33:00Z">
        <w:r>
          <w:t xml:space="preserve">’ and ‘responsibility’, are passed between data points at each iteration.  </w:t>
        </w:r>
      </w:ins>
      <w:ins w:id="109" w:author="dugalh" w:date="2018-06-11T17:34:00Z">
        <w:r>
          <w:t xml:space="preserve">The values of these messages reflect the </w:t>
        </w:r>
      </w:ins>
      <w:ins w:id="110" w:author="dugalh" w:date="2018-06-11T17:36:00Z">
        <w:r>
          <w:t xml:space="preserve">current </w:t>
        </w:r>
      </w:ins>
      <w:ins w:id="111" w:author="dugalh" w:date="2018-06-11T17:35:00Z">
        <w:r>
          <w:t xml:space="preserve">affinity one point has for choosing another as its exemplar.  </w:t>
        </w:r>
      </w:ins>
      <w:ins w:id="112" w:author="dugalh" w:date="2018-06-11T17:33:00Z">
        <w:r>
          <w:t xml:space="preserve"> </w:t>
        </w:r>
      </w:ins>
      <w:ins w:id="113" w:author="dugalh" w:date="2018-06-12T15:16:00Z">
        <w:r w:rsidR="005C2410">
          <w:t>The responsibility</w:t>
        </w:r>
      </w:ins>
      <w:ins w:id="114" w:author="dugalh" w:date="2018-06-12T15:18:00Z">
        <w:r w:rsidR="005C2410">
          <w:t xml:space="preserve"> </w:t>
        </w:r>
        <m:oMath>
          <m:r>
            <w:rPr>
              <w:rFonts w:ascii="Cambria Math" w:hAnsi="Cambria Math"/>
            </w:rPr>
            <m:t>r</m:t>
          </m:r>
          <m:d>
            <m:dPr>
              <m:ctrlPr>
                <w:rPr>
                  <w:rFonts w:ascii="Cambria Math" w:hAnsi="Cambria Math"/>
                  <w:i/>
                </w:rPr>
              </m:ctrlPr>
            </m:dPr>
            <m:e>
              <m:r>
                <w:rPr>
                  <w:rFonts w:ascii="Cambria Math" w:hAnsi="Cambria Math"/>
                </w:rPr>
                <m:t>i,k</m:t>
              </m:r>
            </m:e>
          </m:d>
        </m:oMath>
        <w:r w:rsidR="005C2410">
          <w:t xml:space="preserve"> </w:t>
        </w:r>
      </w:ins>
      <w:ins w:id="115" w:author="dugalh" w:date="2018-06-12T15:19:00Z">
        <w:r w:rsidR="005C2410">
          <w:t>reflects the accumulated evidence that</w:t>
        </w:r>
      </w:ins>
      <w:ins w:id="116" w:author="dugalh" w:date="2018-06-12T15:18:00Z">
        <w:r w:rsidR="005C2410">
          <w:t xml:space="preserve"> </w:t>
        </w:r>
      </w:ins>
      <w:ins w:id="117" w:author="dugalh" w:date="2018-06-12T15:20:00Z">
        <w:r w:rsidR="005C2410">
          <w:t xml:space="preserve">feature </w:t>
        </w:r>
      </w:ins>
      <w:ins w:id="118" w:author="dugalh" w:date="2018-06-12T15:26:00Z">
        <w:r w:rsidR="00112078" w:rsidRPr="00112078">
          <w:rPr>
            <w:i/>
          </w:rPr>
          <w:t>k</w:t>
        </w:r>
      </w:ins>
      <w:ins w:id="119" w:author="dugalh" w:date="2018-06-12T15:20:00Z">
        <w:r w:rsidR="005C2410">
          <w:t xml:space="preserve"> is the exemplar for </w:t>
        </w:r>
      </w:ins>
      <w:ins w:id="120" w:author="dugalh" w:date="2018-06-12T15:21:00Z">
        <w:r w:rsidR="005C2410">
          <w:t>feature</w:t>
        </w:r>
      </w:ins>
      <w:ins w:id="121" w:author="dugalh" w:date="2018-06-12T15:27:00Z">
        <w:r w:rsidR="00112078">
          <w:t xml:space="preserve"> </w:t>
        </w:r>
        <w:r w:rsidR="00112078" w:rsidRPr="00112078">
          <w:rPr>
            <w:i/>
          </w:rPr>
          <w:t>i</w:t>
        </w:r>
      </w:ins>
      <w:ins w:id="122" w:author="dugalh" w:date="2018-06-12T15:25:00Z">
        <w:r w:rsidR="005C2410">
          <w:t xml:space="preserve">, </w:t>
        </w:r>
      </w:ins>
      <w:ins w:id="123" w:author="dugalh" w:date="2018-06-12T15:31:00Z">
        <w:r w:rsidR="00DC3D5E">
          <w:t>taking into consideration</w:t>
        </w:r>
      </w:ins>
      <w:ins w:id="124" w:author="dugalh" w:date="2018-06-12T15:25:00Z">
        <w:r w:rsidR="005C2410">
          <w:t xml:space="preserve"> other possible exemplars for</w:t>
        </w:r>
      </w:ins>
      <w:ins w:id="125" w:author="dugalh" w:date="2018-06-12T15:28:00Z">
        <w:r w:rsidR="00112078">
          <w:t xml:space="preserve"> feature </w:t>
        </w:r>
      </w:ins>
      <w:ins w:id="126" w:author="dugalh" w:date="2018-06-12T15:29:00Z">
        <w:r w:rsidR="00112078" w:rsidRPr="00112078">
          <w:rPr>
            <w:i/>
          </w:rPr>
          <w:t>i</w:t>
        </w:r>
      </w:ins>
      <w:ins w:id="127" w:author="dugalh" w:date="2018-06-12T15:21:00Z">
        <w:r w:rsidR="005C2410">
          <w:t>.</w:t>
        </w:r>
      </w:ins>
      <w:ins w:id="128" w:author="dugalh" w:date="2018-06-12T15:18:00Z">
        <w:r w:rsidR="005C2410">
          <w:t xml:space="preserve">  The availability </w:t>
        </w:r>
      </w:ins>
      <m:oMath>
        <m:r>
          <w:ins w:id="129" w:author="dugalh" w:date="2018-06-12T15:19:00Z">
            <w:rPr>
              <w:rFonts w:ascii="Cambria Math" w:hAnsi="Cambria Math"/>
            </w:rPr>
            <m:t>a</m:t>
          </w:ins>
        </m:r>
        <m:d>
          <m:dPr>
            <m:ctrlPr>
              <w:ins w:id="130" w:author="dugalh" w:date="2018-06-12T15:19:00Z">
                <w:rPr>
                  <w:rFonts w:ascii="Cambria Math" w:hAnsi="Cambria Math"/>
                  <w:i/>
                </w:rPr>
              </w:ins>
            </m:ctrlPr>
          </m:dPr>
          <m:e>
            <m:r>
              <w:ins w:id="131" w:author="dugalh" w:date="2018-06-12T15:19:00Z">
                <w:rPr>
                  <w:rFonts w:ascii="Cambria Math" w:hAnsi="Cambria Math"/>
                </w:rPr>
                <m:t>i,k</m:t>
              </w:ins>
            </m:r>
          </m:e>
        </m:d>
      </m:oMath>
      <w:ins w:id="132" w:author="dugalh" w:date="2018-06-12T15:19:00Z">
        <w:r w:rsidR="005C2410">
          <w:t xml:space="preserve"> </w:t>
        </w:r>
      </w:ins>
      <w:ins w:id="133" w:author="dugalh" w:date="2018-06-12T15:22:00Z">
        <w:r w:rsidR="005C2410">
          <w:t xml:space="preserve">reflects the accumulated evidence for how appropriate </w:t>
        </w:r>
      </w:ins>
      <w:ins w:id="134" w:author="dugalh" w:date="2018-06-12T15:23:00Z">
        <w:r w:rsidR="005C2410">
          <w:t xml:space="preserve">it would be for feature </w:t>
        </w:r>
      </w:ins>
      <w:ins w:id="135" w:author="dugalh" w:date="2018-06-12T15:29:00Z">
        <w:r w:rsidR="00112078" w:rsidRPr="00112078">
          <w:rPr>
            <w:i/>
          </w:rPr>
          <w:t>i</w:t>
        </w:r>
      </w:ins>
      <w:ins w:id="136" w:author="dugalh" w:date="2018-06-12T15:23:00Z">
        <w:r w:rsidR="005C2410">
          <w:t xml:space="preserve"> to choose feature </w:t>
        </w:r>
      </w:ins>
      <w:ins w:id="137" w:author="dugalh" w:date="2018-06-12T15:29:00Z">
        <w:r w:rsidR="00112078" w:rsidRPr="00112078">
          <w:rPr>
            <w:i/>
          </w:rPr>
          <w:t>k</w:t>
        </w:r>
      </w:ins>
      <w:ins w:id="138" w:author="dugalh" w:date="2018-06-12T15:23:00Z">
        <w:r w:rsidR="005C2410">
          <w:t xml:space="preserve"> as its exemplar</w:t>
        </w:r>
      </w:ins>
      <w:ins w:id="139" w:author="dugalh" w:date="2018-06-12T15:29:00Z">
        <w:r w:rsidR="00112078">
          <w:t xml:space="preserve">, </w:t>
        </w:r>
      </w:ins>
      <w:ins w:id="140" w:author="dugalh" w:date="2018-06-12T15:31:00Z">
        <w:r w:rsidR="00DC3D5E">
          <w:t>taking into consideration</w:t>
        </w:r>
      </w:ins>
      <w:ins w:id="141" w:author="dugalh" w:date="2018-06-12T15:29:00Z">
        <w:r w:rsidR="00112078">
          <w:t xml:space="preserve"> </w:t>
        </w:r>
      </w:ins>
      <w:ins w:id="142" w:author="dugalh" w:date="2018-06-12T15:30:00Z">
        <w:r w:rsidR="00DC3D5E">
          <w:t xml:space="preserve">support from other features for choosing </w:t>
        </w:r>
        <w:r w:rsidR="00DC3D5E" w:rsidRPr="00112078">
          <w:rPr>
            <w:i/>
          </w:rPr>
          <w:t>k</w:t>
        </w:r>
        <w:r w:rsidR="00DC3D5E">
          <w:t xml:space="preserve"> as their exemplar</w:t>
        </w:r>
      </w:ins>
      <w:ins w:id="143" w:author="dugalh" w:date="2018-06-12T15:23:00Z">
        <w:r w:rsidR="005C2410">
          <w:t>.</w:t>
        </w:r>
      </w:ins>
      <w:ins w:id="144" w:author="dugalh" w:date="2018-06-12T15:42:00Z">
        <w:r w:rsidR="00585933">
          <w:t xml:space="preserve">  </w:t>
        </w:r>
      </w:ins>
    </w:p>
    <w:p w14:paraId="641586AE" w14:textId="77777777" w:rsidR="00D363FF" w:rsidRDefault="00D363FF" w:rsidP="004C7251">
      <w:pPr>
        <w:pStyle w:val="Newparagraph"/>
        <w:rPr>
          <w:ins w:id="145" w:author="dugalh" w:date="2018-06-12T15:55:00Z"/>
        </w:rPr>
      </w:pPr>
    </w:p>
    <w:p w14:paraId="763530F7" w14:textId="3290A74E" w:rsidR="00716B9F" w:rsidRDefault="00585933" w:rsidP="004C7251">
      <w:pPr>
        <w:pStyle w:val="Newparagraph"/>
        <w:rPr>
          <w:ins w:id="146" w:author="dugalh" w:date="2018-06-11T17:54:00Z"/>
        </w:rPr>
      </w:pPr>
      <w:ins w:id="147" w:author="dugalh" w:date="2018-06-12T15:45:00Z">
        <w:r>
          <w:t>To initialise, the availabilities are set to zero</w:t>
        </w:r>
      </w:ins>
      <w:ins w:id="148" w:author="dugalh" w:date="2018-06-12T16:13:00Z">
        <w:r w:rsidR="0053756F">
          <w:t xml:space="preserve">, </w:t>
        </w:r>
        <m:oMath>
          <m:r>
            <w:rPr>
              <w:rFonts w:ascii="Cambria Math" w:hAnsi="Cambria Math"/>
            </w:rPr>
            <m:t>a(i,k)=0</m:t>
          </m:r>
        </m:oMath>
      </w:ins>
      <w:ins w:id="149" w:author="dugalh" w:date="2018-06-12T15:45:00Z">
        <w:r>
          <w:t xml:space="preserve">.  </w:t>
        </w:r>
      </w:ins>
      <w:ins w:id="150" w:author="dugalh" w:date="2018-06-12T16:12:00Z">
        <w:r w:rsidR="0053756F">
          <w:t xml:space="preserve">The similarity </w:t>
        </w:r>
      </w:ins>
      <m:oMath>
        <m:r>
          <w:ins w:id="151" w:author="dugalh" w:date="2018-06-12T16:13:00Z">
            <w:rPr>
              <w:rFonts w:ascii="Cambria Math" w:hAnsi="Cambria Math"/>
            </w:rPr>
            <m:t>s(i,k</m:t>
          </w:ins>
        </m:r>
      </m:oMath>
      <w:ins w:id="152" w:author="dugalh" w:date="2018-06-12T16:13:00Z">
        <w:r w:rsidR="0053756F" w:rsidRPr="00217542">
          <w:rPr>
            <w:i/>
          </w:rPr>
          <w:t>)</w:t>
        </w:r>
      </w:ins>
      <w:ins w:id="153" w:author="dugalh" w:date="2018-06-12T16:19:00Z">
        <w:r w:rsidR="0053756F">
          <w:rPr>
            <w:i/>
          </w:rPr>
          <w:t xml:space="preserve"> </w:t>
        </w:r>
      </w:ins>
      <w:ins w:id="154" w:author="dugalh" w:date="2018-06-12T16:12:00Z">
        <w:r w:rsidR="0053756F">
          <w:t xml:space="preserve">between feature </w:t>
        </w:r>
        <w:r w:rsidR="0053756F" w:rsidRPr="0053756F">
          <w:rPr>
            <w:i/>
          </w:rPr>
          <w:t>i</w:t>
        </w:r>
        <w:r w:rsidR="0053756F">
          <w:t xml:space="preserve"> and </w:t>
        </w:r>
        <w:r w:rsidR="0053756F" w:rsidRPr="0053756F">
          <w:rPr>
            <w:i/>
          </w:rPr>
          <w:t>k</w:t>
        </w:r>
        <w:r w:rsidR="0053756F">
          <w:t>, is set to the absolute value of the correlation coeffic</w:t>
        </w:r>
      </w:ins>
      <w:ins w:id="155" w:author="dugalh" w:date="2018-06-12T16:13:00Z">
        <w:r w:rsidR="0053756F">
          <w:t>i</w:t>
        </w:r>
      </w:ins>
      <w:ins w:id="156" w:author="dugalh" w:date="2018-06-12T16:12:00Z">
        <w:r w:rsidR="0053756F">
          <w:t xml:space="preserve">ent.   </w:t>
        </w:r>
      </w:ins>
      <w:ins w:id="157" w:author="dugalh" w:date="2018-06-12T16:14:00Z">
        <w:r w:rsidR="0053756F">
          <w:t>The self- similarities</w:t>
        </w:r>
      </w:ins>
      <w:ins w:id="158" w:author="dugalh" w:date="2018-06-12T16:18:00Z">
        <w:r w:rsidR="0053756F">
          <w:t>,</w:t>
        </w:r>
      </w:ins>
      <w:ins w:id="159" w:author="dugalh" w:date="2018-06-12T16:16:00Z">
        <w:r w:rsidR="0053756F">
          <w:t xml:space="preserve"> </w:t>
        </w:r>
        <m:oMath>
          <m:r>
            <w:rPr>
              <w:rFonts w:ascii="Cambria Math" w:hAnsi="Cambria Math"/>
            </w:rPr>
            <m:t>s(k,k)</m:t>
          </m:r>
        </m:oMath>
      </w:ins>
      <w:ins w:id="160" w:author="dugalh" w:date="2018-06-12T16:18:00Z">
        <w:r w:rsidR="0053756F">
          <w:t>,</w:t>
        </w:r>
      </w:ins>
      <w:ins w:id="161" w:author="dugalh" w:date="2018-06-12T16:14:00Z">
        <w:r w:rsidR="0053756F">
          <w:t xml:space="preserve"> </w:t>
        </w:r>
      </w:ins>
      <w:ins w:id="162" w:author="dugalh" w:date="2018-06-12T16:18:00Z">
        <w:r w:rsidR="0053756F">
          <w:t>are set to the preference value.</w:t>
        </w:r>
      </w:ins>
      <w:ins w:id="163" w:author="dugalh" w:date="2018-06-12T16:16:00Z">
        <w:r w:rsidR="0053756F">
          <w:t xml:space="preserve"> </w:t>
        </w:r>
      </w:ins>
      <w:ins w:id="164" w:author="dugalh" w:date="2018-06-12T16:14:00Z">
        <w:r w:rsidR="0053756F">
          <w:t xml:space="preserve"> </w:t>
        </w:r>
      </w:ins>
      <w:ins w:id="165" w:author="dugalh" w:date="2018-06-12T16:20:00Z">
        <w:r w:rsidR="0053756F">
          <w:t>At each iteration, t</w:t>
        </w:r>
      </w:ins>
      <w:ins w:id="166" w:author="dugalh" w:date="2018-06-12T15:42:00Z">
        <w:r>
          <w:t>he responsibilit</w:t>
        </w:r>
      </w:ins>
      <w:ins w:id="167" w:author="dugalh" w:date="2018-06-12T16:18:00Z">
        <w:r w:rsidR="0053756F">
          <w:t>ies</w:t>
        </w:r>
      </w:ins>
      <w:ins w:id="168" w:author="dugalh" w:date="2018-06-12T15:42:00Z">
        <w:r>
          <w:t xml:space="preserve"> </w:t>
        </w:r>
      </w:ins>
      <w:ins w:id="169" w:author="dugalh" w:date="2018-06-12T16:18:00Z">
        <w:r w:rsidR="0053756F">
          <w:t>are</w:t>
        </w:r>
      </w:ins>
      <w:ins w:id="170" w:author="dugalh" w:date="2018-06-12T15:42:00Z">
        <w:r>
          <w:t xml:space="preserve"> updated</w:t>
        </w:r>
      </w:ins>
      <w:ins w:id="171" w:author="dugalh" w:date="2018-06-12T15:45:00Z">
        <w:r>
          <w:t xml:space="preserve"> </w:t>
        </w:r>
      </w:ins>
      <w:ins w:id="172" w:author="dugalh" w:date="2018-06-12T15:50:00Z">
        <w:r w:rsidR="00251ACB">
          <w:t>using</w:t>
        </w:r>
      </w:ins>
      <w:ins w:id="173" w:author="dugalh" w:date="2018-06-12T16:54:00Z">
        <w:r w:rsidR="00E76C07">
          <w:t xml:space="preserve"> the rul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16B9F" w14:paraId="1F3E3891" w14:textId="77777777" w:rsidTr="00593C25">
        <w:trPr>
          <w:trHeight w:val="1135"/>
          <w:ins w:id="174" w:author="dugalh" w:date="2018-06-11T17:54:00Z"/>
        </w:trPr>
        <w:tc>
          <w:tcPr>
            <w:tcW w:w="4750" w:type="pct"/>
            <w:vAlign w:val="center"/>
          </w:tcPr>
          <w:p w14:paraId="1BD0A02F" w14:textId="5D90FDB9" w:rsidR="00716B9F" w:rsidRPr="000705B8" w:rsidRDefault="00716B9F" w:rsidP="00716B9F">
            <w:pPr>
              <w:pStyle w:val="Displayedequation"/>
              <w:rPr>
                <w:ins w:id="175" w:author="dugalh" w:date="2018-06-11T17:54:00Z"/>
              </w:rPr>
            </w:pPr>
            <m:oMathPara>
              <m:oMathParaPr>
                <m:jc m:val="center"/>
              </m:oMathParaPr>
              <m:oMath>
                <m:r>
                  <w:ins w:id="176" w:author="dugalh" w:date="2018-06-11T17:54:00Z">
                    <w:rPr>
                      <w:rFonts w:ascii="Cambria Math" w:hAnsi="Cambria Math"/>
                    </w:rPr>
                    <m:t>r</m:t>
                  </w:ins>
                </m:r>
                <m:d>
                  <m:dPr>
                    <m:ctrlPr>
                      <w:ins w:id="177" w:author="dugalh" w:date="2018-06-11T17:54:00Z">
                        <w:rPr>
                          <w:rFonts w:ascii="Cambria Math" w:hAnsi="Cambria Math"/>
                          <w:i/>
                        </w:rPr>
                      </w:ins>
                    </m:ctrlPr>
                  </m:dPr>
                  <m:e>
                    <m:r>
                      <w:ins w:id="178" w:author="dugalh" w:date="2018-06-11T17:54:00Z">
                        <w:rPr>
                          <w:rFonts w:ascii="Cambria Math" w:hAnsi="Cambria Math"/>
                        </w:rPr>
                        <m:t>i,k</m:t>
                      </w:ins>
                    </m:r>
                  </m:e>
                </m:d>
                <m:r>
                  <w:ins w:id="179" w:author="dugalh" w:date="2018-06-11T17:55:00Z">
                    <w:rPr>
                      <w:rFonts w:ascii="Cambria Math" w:hAnsi="Cambria Math"/>
                    </w:rPr>
                    <m:t>←</m:t>
                  </w:ins>
                </m:r>
                <m:r>
                  <w:ins w:id="180" w:author="dugalh" w:date="2018-06-11T17:56:00Z">
                    <w:rPr>
                      <w:rFonts w:ascii="Cambria Math" w:hAnsi="Cambria Math"/>
                    </w:rPr>
                    <m:t>s</m:t>
                  </w:ins>
                </m:r>
                <m:d>
                  <m:dPr>
                    <m:ctrlPr>
                      <w:ins w:id="181" w:author="dugalh" w:date="2018-06-11T17:56:00Z">
                        <w:rPr>
                          <w:rFonts w:ascii="Cambria Math" w:hAnsi="Cambria Math"/>
                          <w:i/>
                        </w:rPr>
                      </w:ins>
                    </m:ctrlPr>
                  </m:dPr>
                  <m:e>
                    <m:r>
                      <w:ins w:id="182" w:author="dugalh" w:date="2018-06-11T17:56:00Z">
                        <w:rPr>
                          <w:rFonts w:ascii="Cambria Math" w:hAnsi="Cambria Math"/>
                        </w:rPr>
                        <m:t>i,k</m:t>
                      </w:ins>
                    </m:r>
                  </m:e>
                </m:d>
                <m:r>
                  <w:ins w:id="183" w:author="dugalh" w:date="2018-06-11T17:56:00Z">
                    <w:rPr>
                      <w:rFonts w:ascii="Cambria Math" w:hAnsi="Cambria Math"/>
                    </w:rPr>
                    <m:t>-</m:t>
                  </w:ins>
                </m:r>
                <m:func>
                  <m:funcPr>
                    <m:ctrlPr>
                      <w:ins w:id="184" w:author="dugalh" w:date="2018-06-11T17:56:00Z">
                        <w:rPr>
                          <w:rFonts w:ascii="Cambria Math" w:hAnsi="Cambria Math"/>
                          <w:i/>
                        </w:rPr>
                      </w:ins>
                    </m:ctrlPr>
                  </m:funcPr>
                  <m:fName>
                    <m:limLow>
                      <m:limLowPr>
                        <m:ctrlPr>
                          <w:ins w:id="185" w:author="dugalh" w:date="2018-06-11T17:56:00Z">
                            <w:rPr>
                              <w:rFonts w:ascii="Cambria Math" w:hAnsi="Cambria Math"/>
                              <w:i/>
                            </w:rPr>
                          </w:ins>
                        </m:ctrlPr>
                      </m:limLowPr>
                      <m:e>
                        <m:r>
                          <w:ins w:id="186" w:author="dugalh" w:date="2018-06-11T17:56:00Z">
                            <m:rPr>
                              <m:sty m:val="p"/>
                            </m:rPr>
                            <w:rPr>
                              <w:rFonts w:ascii="Cambria Math" w:hAnsi="Cambria Math"/>
                            </w:rPr>
                            <m:t>max</m:t>
                          </w:ins>
                        </m:r>
                      </m:e>
                      <m:lim>
                        <m:sSup>
                          <m:sSupPr>
                            <m:ctrlPr>
                              <w:ins w:id="187" w:author="dugalh" w:date="2018-06-11T17:57:00Z">
                                <w:rPr>
                                  <w:rFonts w:ascii="Cambria Math" w:hAnsi="Cambria Math"/>
                                  <w:i/>
                                </w:rPr>
                              </w:ins>
                            </m:ctrlPr>
                          </m:sSupPr>
                          <m:e>
                            <m:r>
                              <w:ins w:id="188" w:author="dugalh" w:date="2018-06-11T17:57:00Z">
                                <w:rPr>
                                  <w:rFonts w:ascii="Cambria Math" w:hAnsi="Cambria Math"/>
                                </w:rPr>
                                <m:t>k</m:t>
                              </w:ins>
                            </m:r>
                          </m:e>
                          <m:sup>
                            <m:r>
                              <w:ins w:id="189" w:author="dugalh" w:date="2018-06-11T17:57:00Z">
                                <w:rPr>
                                  <w:rFonts w:ascii="Cambria Math" w:hAnsi="Cambria Math"/>
                                </w:rPr>
                                <m:t>'</m:t>
                              </w:ins>
                            </m:r>
                          </m:sup>
                        </m:sSup>
                        <m:r>
                          <w:ins w:id="190" w:author="dugalh" w:date="2018-06-11T17:59:00Z">
                            <w:rPr>
                              <w:rFonts w:ascii="Cambria Math" w:hAnsi="Cambria Math"/>
                            </w:rPr>
                            <m:t xml:space="preserve"> </m:t>
                          </w:ins>
                        </m:r>
                        <m:r>
                          <w:ins w:id="191" w:author="dugalh" w:date="2018-06-11T17:57:00Z">
                            <w:rPr>
                              <w:rFonts w:ascii="Cambria Math" w:hAnsi="Cambria Math"/>
                            </w:rPr>
                            <m:t xml:space="preserve">s.t. </m:t>
                          </w:ins>
                        </m:r>
                        <m:r>
                          <w:ins w:id="192" w:author="dugalh" w:date="2018-06-11T17:59:00Z">
                            <w:rPr>
                              <w:rFonts w:ascii="Cambria Math" w:hAnsi="Cambria Math"/>
                            </w:rPr>
                            <m:t xml:space="preserve"> </m:t>
                          </w:ins>
                        </m:r>
                        <m:sSup>
                          <m:sSupPr>
                            <m:ctrlPr>
                              <w:ins w:id="193" w:author="dugalh" w:date="2018-06-11T17:59:00Z">
                                <w:rPr>
                                  <w:rFonts w:ascii="Cambria Math" w:hAnsi="Cambria Math"/>
                                  <w:i/>
                                </w:rPr>
                              </w:ins>
                            </m:ctrlPr>
                          </m:sSupPr>
                          <m:e>
                            <m:r>
                              <w:ins w:id="194" w:author="dugalh" w:date="2018-06-11T17:59:00Z">
                                <w:rPr>
                                  <w:rFonts w:ascii="Cambria Math" w:hAnsi="Cambria Math"/>
                                </w:rPr>
                                <m:t>k</m:t>
                              </w:ins>
                            </m:r>
                          </m:e>
                          <m:sup>
                            <m:r>
                              <w:ins w:id="195" w:author="dugalh" w:date="2018-06-11T17:59:00Z">
                                <w:rPr>
                                  <w:rFonts w:ascii="Cambria Math" w:hAnsi="Cambria Math"/>
                                </w:rPr>
                                <m:t>'</m:t>
                              </w:ins>
                            </m:r>
                          </m:sup>
                        </m:sSup>
                        <m:r>
                          <w:ins w:id="196" w:author="dugalh" w:date="2018-06-11T17:59:00Z">
                            <w:rPr>
                              <w:rFonts w:ascii="Cambria Math" w:hAnsi="Cambria Math"/>
                            </w:rPr>
                            <m:t>≠k</m:t>
                          </w:ins>
                        </m:r>
                      </m:lim>
                    </m:limLow>
                  </m:fName>
                  <m:e>
                    <m:d>
                      <m:dPr>
                        <m:begChr m:val="{"/>
                        <m:endChr m:val="}"/>
                        <m:ctrlPr>
                          <w:ins w:id="197" w:author="dugalh" w:date="2018-06-11T17:56:00Z">
                            <w:rPr>
                              <w:rFonts w:ascii="Cambria Math" w:hAnsi="Cambria Math"/>
                              <w:i/>
                            </w:rPr>
                          </w:ins>
                        </m:ctrlPr>
                      </m:dPr>
                      <m:e>
                        <m:r>
                          <w:ins w:id="198" w:author="dugalh" w:date="2018-06-11T17:56:00Z">
                            <w:rPr>
                              <w:rFonts w:ascii="Cambria Math" w:hAnsi="Cambria Math"/>
                            </w:rPr>
                            <m:t>a</m:t>
                          </w:ins>
                        </m:r>
                        <m:d>
                          <m:dPr>
                            <m:ctrlPr>
                              <w:ins w:id="199" w:author="dugalh" w:date="2018-06-11T17:56:00Z">
                                <w:rPr>
                                  <w:rFonts w:ascii="Cambria Math" w:hAnsi="Cambria Math"/>
                                  <w:i/>
                                </w:rPr>
                              </w:ins>
                            </m:ctrlPr>
                          </m:dPr>
                          <m:e>
                            <m:r>
                              <w:ins w:id="200" w:author="dugalh" w:date="2018-06-11T17:56:00Z">
                                <w:rPr>
                                  <w:rFonts w:ascii="Cambria Math" w:hAnsi="Cambria Math"/>
                                </w:rPr>
                                <m:t>i,</m:t>
                              </w:ins>
                            </m:r>
                            <m:sSup>
                              <m:sSupPr>
                                <m:ctrlPr>
                                  <w:ins w:id="201" w:author="dugalh" w:date="2018-06-11T17:57:00Z">
                                    <w:rPr>
                                      <w:rFonts w:ascii="Cambria Math" w:hAnsi="Cambria Math"/>
                                      <w:i/>
                                    </w:rPr>
                                  </w:ins>
                                </m:ctrlPr>
                              </m:sSupPr>
                              <m:e>
                                <m:r>
                                  <w:ins w:id="202" w:author="dugalh" w:date="2018-06-11T17:57:00Z">
                                    <w:rPr>
                                      <w:rFonts w:ascii="Cambria Math" w:hAnsi="Cambria Math"/>
                                    </w:rPr>
                                    <m:t>k</m:t>
                                  </w:ins>
                                </m:r>
                              </m:e>
                              <m:sup>
                                <m:r>
                                  <w:ins w:id="203" w:author="dugalh" w:date="2018-06-11T17:57:00Z">
                                    <w:rPr>
                                      <w:rFonts w:ascii="Cambria Math" w:hAnsi="Cambria Math"/>
                                    </w:rPr>
                                    <m:t>'</m:t>
                                  </w:ins>
                                </m:r>
                              </m:sup>
                            </m:sSup>
                          </m:e>
                        </m:d>
                        <m:r>
                          <w:ins w:id="204" w:author="dugalh" w:date="2018-06-11T17:57:00Z">
                            <w:rPr>
                              <w:rFonts w:ascii="Cambria Math" w:hAnsi="Cambria Math"/>
                            </w:rPr>
                            <m:t>+s(i,</m:t>
                          </w:ins>
                        </m:r>
                        <m:sSup>
                          <m:sSupPr>
                            <m:ctrlPr>
                              <w:ins w:id="205" w:author="dugalh" w:date="2018-06-11T17:57:00Z">
                                <w:rPr>
                                  <w:rFonts w:ascii="Cambria Math" w:hAnsi="Cambria Math"/>
                                  <w:i/>
                                </w:rPr>
                              </w:ins>
                            </m:ctrlPr>
                          </m:sSupPr>
                          <m:e>
                            <m:r>
                              <w:ins w:id="206" w:author="dugalh" w:date="2018-06-11T17:57:00Z">
                                <w:rPr>
                                  <w:rFonts w:ascii="Cambria Math" w:hAnsi="Cambria Math"/>
                                </w:rPr>
                                <m:t>k</m:t>
                              </w:ins>
                            </m:r>
                          </m:e>
                          <m:sup>
                            <m:r>
                              <w:ins w:id="207" w:author="dugalh" w:date="2018-06-11T17:57:00Z">
                                <w:rPr>
                                  <w:rFonts w:ascii="Cambria Math" w:hAnsi="Cambria Math"/>
                                </w:rPr>
                                <m:t>'</m:t>
                              </w:ins>
                            </m:r>
                          </m:sup>
                        </m:sSup>
                        <m:r>
                          <w:ins w:id="208" w:author="dugalh" w:date="2018-06-11T17:57:00Z">
                            <w:rPr>
                              <w:rFonts w:ascii="Cambria Math" w:hAnsi="Cambria Math"/>
                            </w:rPr>
                            <m:t>)</m:t>
                          </w:ins>
                        </m:r>
                      </m:e>
                    </m:d>
                  </m:e>
                </m:func>
              </m:oMath>
            </m:oMathPara>
          </w:p>
        </w:tc>
        <w:tc>
          <w:tcPr>
            <w:tcW w:w="250" w:type="pct"/>
            <w:vAlign w:val="center"/>
          </w:tcPr>
          <w:p w14:paraId="2D9DF149" w14:textId="77777777" w:rsidR="00716B9F" w:rsidRPr="003B5532" w:rsidRDefault="00716B9F" w:rsidP="00593C25">
            <w:pPr>
              <w:pStyle w:val="Displayedequation"/>
              <w:rPr>
                <w:ins w:id="209" w:author="dugalh" w:date="2018-06-11T17:54:00Z"/>
              </w:rPr>
            </w:pPr>
            <w:bookmarkStart w:id="210" w:name="_Ref516579955"/>
            <w:ins w:id="211" w:author="dugalh" w:date="2018-06-11T17:54:00Z">
              <w:r w:rsidRPr="003B5532">
                <w:t>(</w:t>
              </w:r>
              <w:r>
                <w:fldChar w:fldCharType="begin"/>
              </w:r>
              <w:r>
                <w:instrText xml:space="preserve"> SEQ MyEquation \* ARABIC </w:instrText>
              </w:r>
              <w:r>
                <w:fldChar w:fldCharType="separate"/>
              </w:r>
            </w:ins>
            <w:ins w:id="212" w:author="dugalh" w:date="2018-06-12T15:59:00Z">
              <w:r w:rsidR="00593C25">
                <w:rPr>
                  <w:noProof/>
                </w:rPr>
                <w:t>1</w:t>
              </w:r>
            </w:ins>
            <w:ins w:id="213" w:author="dugalh" w:date="2018-06-11T17:54:00Z">
              <w:r>
                <w:fldChar w:fldCharType="end"/>
              </w:r>
              <w:r w:rsidRPr="003B5532">
                <w:t>)</w:t>
              </w:r>
              <w:bookmarkEnd w:id="210"/>
            </w:ins>
          </w:p>
        </w:tc>
      </w:tr>
    </w:tbl>
    <w:p w14:paraId="14DDCB65" w14:textId="58F7F87E" w:rsidR="00716B9F" w:rsidRDefault="00B33B23" w:rsidP="0053756F">
      <w:pPr>
        <w:pStyle w:val="Newparagraph"/>
        <w:ind w:firstLine="0"/>
        <w:rPr>
          <w:ins w:id="214" w:author="dugalh" w:date="2018-06-11T18:00:00Z"/>
        </w:rPr>
      </w:pPr>
      <w:ins w:id="215" w:author="dugalh" w:date="2018-06-12T15:48:00Z">
        <w:r>
          <w:t>The availabilit</w:t>
        </w:r>
      </w:ins>
      <w:ins w:id="216" w:author="dugalh" w:date="2018-06-12T16:21:00Z">
        <w:r w:rsidR="0053756F">
          <w:t>ies</w:t>
        </w:r>
      </w:ins>
      <w:ins w:id="217" w:author="dugalh" w:date="2018-06-12T15:48:00Z">
        <w:r>
          <w:t xml:space="preserve"> </w:t>
        </w:r>
      </w:ins>
      <w:ins w:id="218" w:author="dugalh" w:date="2018-06-12T16:21:00Z">
        <w:r w:rsidR="0053756F">
          <w:t>are</w:t>
        </w:r>
      </w:ins>
      <w:ins w:id="219" w:author="dugalh" w:date="2018-06-12T15:48:00Z">
        <w:r>
          <w:t xml:space="preserve"> </w:t>
        </w:r>
      </w:ins>
      <w:ins w:id="220" w:author="dugalh" w:date="2018-06-12T16:21:00Z">
        <w:r w:rsidR="0053756F">
          <w:t xml:space="preserve">correspondingly </w:t>
        </w:r>
      </w:ins>
      <w:ins w:id="221" w:author="dugalh" w:date="2018-06-12T15:48:00Z">
        <w:r>
          <w:t xml:space="preserve">updated </w:t>
        </w:r>
      </w:ins>
      <w:ins w:id="222" w:author="dugalh" w:date="2018-06-12T15:50:00Z">
        <w:r w:rsidR="00251ACB">
          <w:t>using</w:t>
        </w:r>
      </w:ins>
      <w:ins w:id="223" w:author="dugalh" w:date="2018-06-12T15:57:00Z">
        <w:r w:rsidR="00A82B1D">
          <w:t xml:space="preserve"> </w:t>
        </w:r>
      </w:ins>
      <w:ins w:id="224" w:author="dugalh" w:date="2018-06-12T16:54:00Z">
        <w:r w:rsidR="00E76C07">
          <w:t>the rul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6952C5" w14:paraId="1F439BA6" w14:textId="77777777" w:rsidTr="00BE7448">
        <w:trPr>
          <w:trHeight w:val="1135"/>
          <w:ins w:id="225" w:author="dugalh" w:date="2018-06-11T18:00:00Z"/>
        </w:trPr>
        <w:tc>
          <w:tcPr>
            <w:tcW w:w="4725" w:type="pct"/>
            <w:vAlign w:val="center"/>
          </w:tcPr>
          <w:p w14:paraId="55800528" w14:textId="38A13B48" w:rsidR="006952C5" w:rsidRPr="000705B8" w:rsidRDefault="006952C5" w:rsidP="00E76C07">
            <w:pPr>
              <w:pStyle w:val="Displayedequation"/>
              <w:rPr>
                <w:ins w:id="226" w:author="dugalh" w:date="2018-06-11T18:00:00Z"/>
              </w:rPr>
            </w:pPr>
            <m:oMathPara>
              <m:oMathParaPr>
                <m:jc m:val="center"/>
              </m:oMathParaPr>
              <m:oMath>
                <m:r>
                  <w:ins w:id="227" w:author="dugalh" w:date="2018-06-11T18:01:00Z">
                    <w:rPr>
                      <w:rFonts w:ascii="Cambria Math" w:hAnsi="Cambria Math"/>
                    </w:rPr>
                    <m:t>a</m:t>
                  </w:ins>
                </m:r>
                <m:d>
                  <m:dPr>
                    <m:ctrlPr>
                      <w:ins w:id="228" w:author="dugalh" w:date="2018-06-11T18:00:00Z">
                        <w:rPr>
                          <w:rFonts w:ascii="Cambria Math" w:hAnsi="Cambria Math"/>
                          <w:i/>
                        </w:rPr>
                      </w:ins>
                    </m:ctrlPr>
                  </m:dPr>
                  <m:e>
                    <m:r>
                      <w:ins w:id="229" w:author="dugalh" w:date="2018-06-11T18:00:00Z">
                        <w:rPr>
                          <w:rFonts w:ascii="Cambria Math" w:hAnsi="Cambria Math"/>
                        </w:rPr>
                        <m:t>i,k</m:t>
                      </w:ins>
                    </m:r>
                  </m:e>
                </m:d>
                <m:r>
                  <w:ins w:id="230" w:author="dugalh" w:date="2018-06-11T18:00:00Z">
                    <w:rPr>
                      <w:rFonts w:ascii="Cambria Math" w:hAnsi="Cambria Math"/>
                    </w:rPr>
                    <m:t>←</m:t>
                  </w:ins>
                </m:r>
                <m:d>
                  <m:dPr>
                    <m:begChr m:val="{"/>
                    <m:endChr m:val=""/>
                    <m:ctrlPr>
                      <w:ins w:id="231" w:author="dugalh" w:date="2018-06-12T16:50:00Z">
                        <w:rPr>
                          <w:rFonts w:ascii="Cambria Math" w:hAnsi="Cambria Math"/>
                          <w:i/>
                        </w:rPr>
                      </w:ins>
                    </m:ctrlPr>
                  </m:dPr>
                  <m:e>
                    <m:m>
                      <m:mPr>
                        <m:mcs>
                          <m:mc>
                            <m:mcPr>
                              <m:count m:val="2"/>
                              <m:mcJc m:val="center"/>
                            </m:mcPr>
                          </m:mc>
                        </m:mcs>
                        <m:ctrlPr>
                          <w:ins w:id="232" w:author="dugalh" w:date="2018-06-12T16:50:00Z">
                            <w:rPr>
                              <w:rFonts w:ascii="Cambria Math" w:hAnsi="Cambria Math"/>
                              <w:i/>
                            </w:rPr>
                          </w:ins>
                        </m:ctrlPr>
                      </m:mPr>
                      <m:mr>
                        <m:e>
                          <m:func>
                            <m:funcPr>
                              <m:ctrlPr>
                                <w:ins w:id="233" w:author="dugalh" w:date="2018-06-12T16:50:00Z">
                                  <w:rPr>
                                    <w:rFonts w:ascii="Cambria Math" w:hAnsi="Cambria Math"/>
                                    <w:i/>
                                  </w:rPr>
                                </w:ins>
                              </m:ctrlPr>
                            </m:funcPr>
                            <m:fName>
                              <m:r>
                                <w:ins w:id="234" w:author="dugalh" w:date="2018-06-12T16:50:00Z">
                                  <m:rPr>
                                    <m:sty m:val="p"/>
                                  </m:rPr>
                                  <w:rPr>
                                    <w:rFonts w:ascii="Cambria Math" w:hAnsi="Cambria Math"/>
                                  </w:rPr>
                                  <m:t>min</m:t>
                                </w:ins>
                              </m:r>
                            </m:fName>
                            <m:e>
                              <m:d>
                                <m:dPr>
                                  <m:begChr m:val="{"/>
                                  <m:endChr m:val="}"/>
                                  <m:ctrlPr>
                                    <w:ins w:id="235" w:author="dugalh" w:date="2018-06-12T16:50:00Z">
                                      <w:rPr>
                                        <w:rFonts w:ascii="Cambria Math" w:hAnsi="Cambria Math"/>
                                        <w:i/>
                                      </w:rPr>
                                    </w:ins>
                                  </m:ctrlPr>
                                </m:dPr>
                                <m:e>
                                  <m:r>
                                    <w:ins w:id="236" w:author="dugalh" w:date="2018-06-12T16:50:00Z">
                                      <w:rPr>
                                        <w:rFonts w:ascii="Cambria Math" w:hAnsi="Cambria Math"/>
                                      </w:rPr>
                                      <m:t>0, r</m:t>
                                    </w:ins>
                                  </m:r>
                                  <m:d>
                                    <m:dPr>
                                      <m:ctrlPr>
                                        <w:ins w:id="237" w:author="dugalh" w:date="2018-06-12T16:50:00Z">
                                          <w:rPr>
                                            <w:rFonts w:ascii="Cambria Math" w:hAnsi="Cambria Math"/>
                                            <w:i/>
                                          </w:rPr>
                                        </w:ins>
                                      </m:ctrlPr>
                                    </m:dPr>
                                    <m:e>
                                      <m:r>
                                        <w:ins w:id="238" w:author="dugalh" w:date="2018-06-12T16:50:00Z">
                                          <w:rPr>
                                            <w:rFonts w:ascii="Cambria Math" w:hAnsi="Cambria Math"/>
                                          </w:rPr>
                                          <m:t>k,k</m:t>
                                        </w:ins>
                                      </m:r>
                                    </m:e>
                                  </m:d>
                                  <m:r>
                                    <w:ins w:id="239" w:author="dugalh" w:date="2018-06-12T16:50:00Z">
                                      <w:rPr>
                                        <w:rFonts w:ascii="Cambria Math" w:hAnsi="Cambria Math"/>
                                      </w:rPr>
                                      <m:t>+</m:t>
                                    </w:ins>
                                  </m:r>
                                  <m:nary>
                                    <m:naryPr>
                                      <m:chr m:val="∑"/>
                                      <m:limLoc m:val="undOvr"/>
                                      <m:supHide m:val="1"/>
                                      <m:ctrlPr>
                                        <w:ins w:id="240" w:author="dugalh" w:date="2018-06-12T16:50:00Z">
                                          <w:rPr>
                                            <w:rFonts w:ascii="Cambria Math" w:hAnsi="Cambria Math"/>
                                            <w:i/>
                                          </w:rPr>
                                        </w:ins>
                                      </m:ctrlPr>
                                    </m:naryPr>
                                    <m:sub>
                                      <m:sSup>
                                        <m:sSupPr>
                                          <m:ctrlPr>
                                            <w:ins w:id="241" w:author="dugalh" w:date="2018-06-12T16:50:00Z">
                                              <w:rPr>
                                                <w:rFonts w:ascii="Cambria Math" w:hAnsi="Cambria Math"/>
                                                <w:i/>
                                              </w:rPr>
                                            </w:ins>
                                          </m:ctrlPr>
                                        </m:sSupPr>
                                        <m:e>
                                          <m:r>
                                            <w:ins w:id="242" w:author="dugalh" w:date="2018-06-12T16:50:00Z">
                                              <w:rPr>
                                                <w:rFonts w:ascii="Cambria Math" w:hAnsi="Cambria Math"/>
                                              </w:rPr>
                                              <m:t>i</m:t>
                                            </w:ins>
                                          </m:r>
                                        </m:e>
                                        <m:sup>
                                          <m:r>
                                            <w:ins w:id="243" w:author="dugalh" w:date="2018-06-12T16:50:00Z">
                                              <w:rPr>
                                                <w:rFonts w:ascii="Cambria Math" w:hAnsi="Cambria Math"/>
                                              </w:rPr>
                                              <m:t>'</m:t>
                                            </w:ins>
                                          </m:r>
                                        </m:sup>
                                      </m:sSup>
                                      <m:r>
                                        <w:ins w:id="244" w:author="dugalh" w:date="2018-06-12T16:50:00Z">
                                          <w:rPr>
                                            <w:rFonts w:ascii="Cambria Math" w:hAnsi="Cambria Math"/>
                                          </w:rPr>
                                          <m:t xml:space="preserve"> s.t. </m:t>
                                        </w:ins>
                                      </m:r>
                                      <m:sSup>
                                        <m:sSupPr>
                                          <m:ctrlPr>
                                            <w:ins w:id="245" w:author="dugalh" w:date="2018-06-12T16:50:00Z">
                                              <w:rPr>
                                                <w:rFonts w:ascii="Cambria Math" w:hAnsi="Cambria Math"/>
                                                <w:i/>
                                              </w:rPr>
                                            </w:ins>
                                          </m:ctrlPr>
                                        </m:sSupPr>
                                        <m:e>
                                          <m:r>
                                            <w:ins w:id="246" w:author="dugalh" w:date="2018-06-12T16:50:00Z">
                                              <w:rPr>
                                                <w:rFonts w:ascii="Cambria Math" w:hAnsi="Cambria Math"/>
                                              </w:rPr>
                                              <m:t xml:space="preserve"> i</m:t>
                                            </w:ins>
                                          </m:r>
                                        </m:e>
                                        <m:sup>
                                          <m:r>
                                            <w:ins w:id="247" w:author="dugalh" w:date="2018-06-12T16:50:00Z">
                                              <w:rPr>
                                                <w:rFonts w:ascii="Cambria Math" w:hAnsi="Cambria Math"/>
                                              </w:rPr>
                                              <m:t>'</m:t>
                                            </w:ins>
                                          </m:r>
                                        </m:sup>
                                      </m:sSup>
                                      <m:r>
                                        <w:ins w:id="248" w:author="dugalh" w:date="2018-06-12T16:50:00Z">
                                          <w:rPr>
                                            <w:rFonts w:ascii="Cambria Math" w:hAnsi="Cambria Math"/>
                                          </w:rPr>
                                          <m:t>∉</m:t>
                                        </w:ins>
                                      </m:r>
                                      <m:d>
                                        <m:dPr>
                                          <m:begChr m:val="{"/>
                                          <m:endChr m:val="}"/>
                                          <m:ctrlPr>
                                            <w:ins w:id="249" w:author="dugalh" w:date="2018-06-12T16:50:00Z">
                                              <w:rPr>
                                                <w:rFonts w:ascii="Cambria Math" w:hAnsi="Cambria Math"/>
                                                <w:i/>
                                              </w:rPr>
                                            </w:ins>
                                          </m:ctrlPr>
                                        </m:dPr>
                                        <m:e>
                                          <m:r>
                                            <w:ins w:id="250" w:author="dugalh" w:date="2018-06-12T16:50:00Z">
                                              <w:rPr>
                                                <w:rFonts w:ascii="Cambria Math" w:hAnsi="Cambria Math"/>
                                              </w:rPr>
                                              <m:t>i,k</m:t>
                                            </w:ins>
                                          </m:r>
                                        </m:e>
                                      </m:d>
                                      <m:r>
                                        <w:ins w:id="251" w:author="dugalh" w:date="2018-06-12T16:50:00Z">
                                          <w:rPr>
                                            <w:rFonts w:ascii="Cambria Math" w:hAnsi="Cambria Math"/>
                                          </w:rPr>
                                          <m:t xml:space="preserve"> </m:t>
                                        </w:ins>
                                      </m:r>
                                    </m:sub>
                                    <m:sup/>
                                    <m:e>
                                      <m:r>
                                        <w:ins w:id="252" w:author="dugalh" w:date="2018-06-12T16:50:00Z">
                                          <m:rPr>
                                            <m:sty m:val="p"/>
                                          </m:rPr>
                                          <w:rPr>
                                            <w:rFonts w:ascii="Cambria Math" w:hAnsi="Cambria Math"/>
                                          </w:rPr>
                                          <m:t>max</m:t>
                                        </w:ins>
                                      </m:r>
                                      <m:d>
                                        <m:dPr>
                                          <m:begChr m:val="{"/>
                                          <m:endChr m:val="}"/>
                                          <m:ctrlPr>
                                            <w:ins w:id="253" w:author="dugalh" w:date="2018-06-12T16:50:00Z">
                                              <w:rPr>
                                                <w:rFonts w:ascii="Cambria Math" w:hAnsi="Cambria Math"/>
                                                <w:i/>
                                              </w:rPr>
                                            </w:ins>
                                          </m:ctrlPr>
                                        </m:dPr>
                                        <m:e>
                                          <m:r>
                                            <w:ins w:id="254" w:author="dugalh" w:date="2018-06-12T16:50:00Z">
                                              <w:rPr>
                                                <w:rFonts w:ascii="Cambria Math" w:hAnsi="Cambria Math"/>
                                              </w:rPr>
                                              <m:t>0,r</m:t>
                                            </w:ins>
                                          </m:r>
                                          <m:d>
                                            <m:dPr>
                                              <m:ctrlPr>
                                                <w:ins w:id="255" w:author="dugalh" w:date="2018-06-12T16:50:00Z">
                                                  <w:rPr>
                                                    <w:rFonts w:ascii="Cambria Math" w:hAnsi="Cambria Math"/>
                                                    <w:i/>
                                                  </w:rPr>
                                                </w:ins>
                                              </m:ctrlPr>
                                            </m:dPr>
                                            <m:e>
                                              <m:sSup>
                                                <m:sSupPr>
                                                  <m:ctrlPr>
                                                    <w:ins w:id="256" w:author="dugalh" w:date="2018-06-12T16:50:00Z">
                                                      <w:rPr>
                                                        <w:rFonts w:ascii="Cambria Math" w:hAnsi="Cambria Math"/>
                                                        <w:i/>
                                                      </w:rPr>
                                                    </w:ins>
                                                  </m:ctrlPr>
                                                </m:sSupPr>
                                                <m:e>
                                                  <m:r>
                                                    <w:ins w:id="257" w:author="dugalh" w:date="2018-06-12T16:50:00Z">
                                                      <w:rPr>
                                                        <w:rFonts w:ascii="Cambria Math" w:hAnsi="Cambria Math"/>
                                                      </w:rPr>
                                                      <m:t>i</m:t>
                                                    </w:ins>
                                                  </m:r>
                                                </m:e>
                                                <m:sup>
                                                  <m:r>
                                                    <w:ins w:id="258" w:author="dugalh" w:date="2018-06-12T16:50:00Z">
                                                      <w:rPr>
                                                        <w:rFonts w:ascii="Cambria Math" w:hAnsi="Cambria Math"/>
                                                      </w:rPr>
                                                      <m:t>'</m:t>
                                                    </w:ins>
                                                  </m:r>
                                                </m:sup>
                                              </m:sSup>
                                              <m:r>
                                                <w:ins w:id="259" w:author="dugalh" w:date="2018-06-12T16:50:00Z">
                                                  <w:rPr>
                                                    <w:rFonts w:ascii="Cambria Math" w:hAnsi="Cambria Math"/>
                                                  </w:rPr>
                                                  <m:t>,k</m:t>
                                                </w:ins>
                                              </m:r>
                                            </m:e>
                                          </m:d>
                                        </m:e>
                                      </m:d>
                                    </m:e>
                                  </m:nary>
                                </m:e>
                              </m:d>
                              <m:r>
                                <w:ins w:id="260" w:author="dugalh" w:date="2018-06-12T16:50:00Z">
                                  <w:rPr>
                                    <w:rFonts w:ascii="Cambria Math" w:hAnsi="Cambria Math"/>
                                  </w:rPr>
                                  <m:t>,</m:t>
                                </w:ins>
                              </m:r>
                            </m:e>
                          </m:func>
                        </m:e>
                        <m:e>
                          <m:r>
                            <w:ins w:id="261" w:author="dugalh" w:date="2018-06-12T16:50:00Z">
                              <w:rPr>
                                <w:rFonts w:ascii="Cambria Math" w:hAnsi="Cambria Math"/>
                              </w:rPr>
                              <m:t>i≠k</m:t>
                            </w:ins>
                          </m:r>
                        </m:e>
                      </m:mr>
                      <m:mr>
                        <m:e>
                          <m:nary>
                            <m:naryPr>
                              <m:chr m:val="∑"/>
                              <m:limLoc m:val="undOvr"/>
                              <m:supHide m:val="1"/>
                              <m:ctrlPr>
                                <w:ins w:id="262" w:author="dugalh" w:date="2018-06-12T16:51:00Z">
                                  <w:rPr>
                                    <w:rFonts w:ascii="Cambria Math" w:hAnsi="Cambria Math"/>
                                    <w:i/>
                                  </w:rPr>
                                </w:ins>
                              </m:ctrlPr>
                            </m:naryPr>
                            <m:sub>
                              <m:sSup>
                                <m:sSupPr>
                                  <m:ctrlPr>
                                    <w:ins w:id="263" w:author="dugalh" w:date="2018-06-12T16:51:00Z">
                                      <w:rPr>
                                        <w:rFonts w:ascii="Cambria Math" w:hAnsi="Cambria Math"/>
                                        <w:i/>
                                      </w:rPr>
                                    </w:ins>
                                  </m:ctrlPr>
                                </m:sSupPr>
                                <m:e>
                                  <m:r>
                                    <w:ins w:id="264" w:author="dugalh" w:date="2018-06-12T16:51:00Z">
                                      <w:rPr>
                                        <w:rFonts w:ascii="Cambria Math" w:hAnsi="Cambria Math"/>
                                      </w:rPr>
                                      <m:t>i</m:t>
                                    </w:ins>
                                  </m:r>
                                </m:e>
                                <m:sup>
                                  <m:r>
                                    <w:ins w:id="265" w:author="dugalh" w:date="2018-06-12T16:51:00Z">
                                      <w:rPr>
                                        <w:rFonts w:ascii="Cambria Math" w:hAnsi="Cambria Math"/>
                                      </w:rPr>
                                      <m:t>'</m:t>
                                    </w:ins>
                                  </m:r>
                                </m:sup>
                              </m:sSup>
                              <m:r>
                                <w:ins w:id="266" w:author="dugalh" w:date="2018-06-12T16:51:00Z">
                                  <w:rPr>
                                    <w:rFonts w:ascii="Cambria Math" w:hAnsi="Cambria Math"/>
                                  </w:rPr>
                                  <m:t xml:space="preserve"> s.t. </m:t>
                                </w:ins>
                              </m:r>
                              <m:sSup>
                                <m:sSupPr>
                                  <m:ctrlPr>
                                    <w:ins w:id="267" w:author="dugalh" w:date="2018-06-12T16:51:00Z">
                                      <w:rPr>
                                        <w:rFonts w:ascii="Cambria Math" w:hAnsi="Cambria Math"/>
                                        <w:i/>
                                      </w:rPr>
                                    </w:ins>
                                  </m:ctrlPr>
                                </m:sSupPr>
                                <m:e>
                                  <m:r>
                                    <w:ins w:id="268" w:author="dugalh" w:date="2018-06-12T16:51:00Z">
                                      <w:rPr>
                                        <w:rFonts w:ascii="Cambria Math" w:hAnsi="Cambria Math"/>
                                      </w:rPr>
                                      <m:t xml:space="preserve"> i</m:t>
                                    </w:ins>
                                  </m:r>
                                </m:e>
                                <m:sup>
                                  <m:r>
                                    <w:ins w:id="269" w:author="dugalh" w:date="2018-06-12T16:51:00Z">
                                      <w:rPr>
                                        <w:rFonts w:ascii="Cambria Math" w:hAnsi="Cambria Math"/>
                                      </w:rPr>
                                      <m:t>'</m:t>
                                    </w:ins>
                                  </m:r>
                                </m:sup>
                              </m:sSup>
                              <m:r>
                                <w:ins w:id="270" w:author="dugalh" w:date="2018-06-12T16:51:00Z">
                                  <w:rPr>
                                    <w:rFonts w:ascii="Cambria Math" w:hAnsi="Cambria Math"/>
                                  </w:rPr>
                                  <m:t>≠k</m:t>
                                </w:ins>
                              </m:r>
                            </m:sub>
                            <m:sup/>
                            <m:e>
                              <m:r>
                                <w:ins w:id="271" w:author="dugalh" w:date="2018-06-12T16:53:00Z">
                                  <m:rPr>
                                    <m:sty m:val="p"/>
                                  </m:rPr>
                                  <w:rPr>
                                    <w:rFonts w:ascii="Cambria Math" w:hAnsi="Cambria Math"/>
                                  </w:rPr>
                                  <m:t>max</m:t>
                                </w:ins>
                              </m:r>
                              <m:d>
                                <m:dPr>
                                  <m:begChr m:val="{"/>
                                  <m:endChr m:val="}"/>
                                  <m:ctrlPr>
                                    <w:ins w:id="272" w:author="dugalh" w:date="2018-06-12T16:53:00Z">
                                      <w:rPr>
                                        <w:rFonts w:ascii="Cambria Math" w:hAnsi="Cambria Math"/>
                                        <w:i/>
                                      </w:rPr>
                                    </w:ins>
                                  </m:ctrlPr>
                                </m:dPr>
                                <m:e>
                                  <m:r>
                                    <w:ins w:id="273" w:author="dugalh" w:date="2018-06-12T16:53:00Z">
                                      <w:rPr>
                                        <w:rFonts w:ascii="Cambria Math" w:hAnsi="Cambria Math"/>
                                      </w:rPr>
                                      <m:t>0,r</m:t>
                                    </w:ins>
                                  </m:r>
                                  <m:d>
                                    <m:dPr>
                                      <m:ctrlPr>
                                        <w:ins w:id="274" w:author="dugalh" w:date="2018-06-12T16:53:00Z">
                                          <w:rPr>
                                            <w:rFonts w:ascii="Cambria Math" w:hAnsi="Cambria Math"/>
                                            <w:i/>
                                          </w:rPr>
                                        </w:ins>
                                      </m:ctrlPr>
                                    </m:dPr>
                                    <m:e>
                                      <m:sSup>
                                        <m:sSupPr>
                                          <m:ctrlPr>
                                            <w:ins w:id="275" w:author="dugalh" w:date="2018-06-12T16:53:00Z">
                                              <w:rPr>
                                                <w:rFonts w:ascii="Cambria Math" w:hAnsi="Cambria Math"/>
                                                <w:i/>
                                              </w:rPr>
                                            </w:ins>
                                          </m:ctrlPr>
                                        </m:sSupPr>
                                        <m:e>
                                          <m:r>
                                            <w:ins w:id="276" w:author="dugalh" w:date="2018-06-12T16:53:00Z">
                                              <w:rPr>
                                                <w:rFonts w:ascii="Cambria Math" w:hAnsi="Cambria Math"/>
                                              </w:rPr>
                                              <m:t>i</m:t>
                                            </w:ins>
                                          </m:r>
                                        </m:e>
                                        <m:sup>
                                          <m:r>
                                            <w:ins w:id="277" w:author="dugalh" w:date="2018-06-12T16:53:00Z">
                                              <w:rPr>
                                                <w:rFonts w:ascii="Cambria Math" w:hAnsi="Cambria Math"/>
                                              </w:rPr>
                                              <m:t>'</m:t>
                                            </w:ins>
                                          </m:r>
                                        </m:sup>
                                      </m:sSup>
                                      <m:r>
                                        <w:ins w:id="278" w:author="dugalh" w:date="2018-06-12T16:53:00Z">
                                          <w:rPr>
                                            <w:rFonts w:ascii="Cambria Math" w:hAnsi="Cambria Math"/>
                                          </w:rPr>
                                          <m:t>,k</m:t>
                                        </w:ins>
                                      </m:r>
                                    </m:e>
                                  </m:d>
                                </m:e>
                              </m:d>
                            </m:e>
                          </m:nary>
                          <m:r>
                            <w:ins w:id="279" w:author="dugalh" w:date="2018-06-12T16:53:00Z">
                              <w:rPr>
                                <w:rFonts w:ascii="Cambria Math" w:hAnsi="Cambria Math"/>
                              </w:rPr>
                              <m:t>,</m:t>
                            </w:ins>
                          </m:r>
                        </m:e>
                        <m:e>
                          <m:r>
                            <w:ins w:id="280" w:author="dugalh" w:date="2018-06-12T16:50:00Z">
                              <w:rPr>
                                <w:rFonts w:ascii="Cambria Math" w:hAnsi="Cambria Math"/>
                              </w:rPr>
                              <m:t>i=k</m:t>
                            </w:ins>
                          </m:r>
                        </m:e>
                      </m:mr>
                    </m:m>
                  </m:e>
                </m:d>
              </m:oMath>
            </m:oMathPara>
          </w:p>
        </w:tc>
        <w:tc>
          <w:tcPr>
            <w:tcW w:w="275" w:type="pct"/>
            <w:vAlign w:val="center"/>
          </w:tcPr>
          <w:p w14:paraId="2B52B702" w14:textId="77777777" w:rsidR="006952C5" w:rsidRPr="003B5532" w:rsidRDefault="006952C5" w:rsidP="00593C25">
            <w:pPr>
              <w:pStyle w:val="Displayedequation"/>
              <w:rPr>
                <w:ins w:id="281" w:author="dugalh" w:date="2018-06-11T18:00:00Z"/>
              </w:rPr>
            </w:pPr>
            <w:bookmarkStart w:id="282" w:name="_Ref516581882"/>
            <w:ins w:id="283" w:author="dugalh" w:date="2018-06-11T18:00:00Z">
              <w:r w:rsidRPr="003B5532">
                <w:t>(</w:t>
              </w:r>
              <w:r>
                <w:fldChar w:fldCharType="begin"/>
              </w:r>
              <w:r>
                <w:instrText xml:space="preserve"> SEQ MyEquation \* ARABIC </w:instrText>
              </w:r>
              <w:r>
                <w:fldChar w:fldCharType="separate"/>
              </w:r>
            </w:ins>
            <w:ins w:id="284" w:author="dugalh" w:date="2018-06-12T15:59:00Z">
              <w:r w:rsidR="00593C25">
                <w:rPr>
                  <w:noProof/>
                </w:rPr>
                <w:t>2</w:t>
              </w:r>
            </w:ins>
            <w:ins w:id="285" w:author="dugalh" w:date="2018-06-11T18:00:00Z">
              <w:r>
                <w:fldChar w:fldCharType="end"/>
              </w:r>
              <w:r w:rsidRPr="003B5532">
                <w:t>)</w:t>
              </w:r>
              <w:bookmarkEnd w:id="282"/>
            </w:ins>
          </w:p>
        </w:tc>
      </w:tr>
    </w:tbl>
    <w:p w14:paraId="0D3C2DCB" w14:textId="754FF35B" w:rsidR="00690582" w:rsidRDefault="00BE7448" w:rsidP="00BE7448">
      <w:pPr>
        <w:pStyle w:val="Newparagraph"/>
        <w:ind w:firstLine="0"/>
        <w:rPr>
          <w:ins w:id="286" w:author="dugalh" w:date="2018-06-12T17:36:00Z"/>
        </w:rPr>
      </w:pPr>
      <w:ins w:id="287" w:author="dugalh" w:date="2018-06-12T17:34:00Z">
        <w:r>
          <w:t xml:space="preserve">The exemplar for feature </w:t>
        </w:r>
        <w:r w:rsidRPr="00BE7448">
          <w:rPr>
            <w:i/>
          </w:rPr>
          <w:t>i</w:t>
        </w:r>
        <w:r>
          <w:t xml:space="preserve"> is identified by the value of </w:t>
        </w:r>
        <w:r w:rsidRPr="00BE7448">
          <w:rPr>
            <w:i/>
          </w:rPr>
          <w:t>k</w:t>
        </w:r>
        <w:r>
          <w:t xml:space="preserve"> </w:t>
        </w:r>
      </w:ins>
      <w:ins w:id="288" w:author="dugalh" w:date="2018-06-12T17:32:00Z">
        <w:r w:rsidRPr="00BE7448">
          <w:t xml:space="preserve">that maximizes </w:t>
        </w:r>
        <m:oMath>
          <m:r>
            <w:rPr>
              <w:rFonts w:ascii="Cambria Math" w:hAnsi="Cambria Math"/>
            </w:rPr>
            <m:t>a(i,k)+ r(i,k)</m:t>
          </m:r>
        </m:oMath>
      </w:ins>
      <w:ins w:id="289" w:author="dugalh" w:date="2018-06-12T17:35:00Z">
        <w:r>
          <w:t>.</w:t>
        </w:r>
      </w:ins>
      <w:ins w:id="290" w:author="dugalh" w:date="2018-06-12T17:32:00Z">
        <w:r w:rsidRPr="00BE7448">
          <w:t xml:space="preserve"> </w:t>
        </w:r>
      </w:ins>
      <w:ins w:id="291" w:author="dugalh" w:date="2018-06-12T17:31:00Z">
        <w:r>
          <w:t xml:space="preserve">The </w:t>
        </w:r>
      </w:ins>
      <w:ins w:id="292" w:author="dugalh" w:date="2018-06-12T17:32:00Z">
        <w:r>
          <w:t>iterations</w:t>
        </w:r>
      </w:ins>
      <w:ins w:id="293" w:author="dugalh" w:date="2018-06-12T15:57:00Z">
        <w:r w:rsidR="003D0A30">
          <w:t xml:space="preserve"> continue until </w:t>
        </w:r>
      </w:ins>
      <w:ins w:id="294" w:author="dugalh" w:date="2018-06-12T16:21:00Z">
        <w:r w:rsidR="00E5041C">
          <w:t>the clusters</w:t>
        </w:r>
      </w:ins>
      <w:ins w:id="295" w:author="dugalh" w:date="2018-06-12T17:35:00Z">
        <w:r>
          <w:t xml:space="preserve"> (and their corresponding exemplars)</w:t>
        </w:r>
      </w:ins>
      <w:ins w:id="296" w:author="dugalh" w:date="2018-06-12T16:21:00Z">
        <w:r w:rsidR="00E5041C">
          <w:t xml:space="preserve"> </w:t>
        </w:r>
      </w:ins>
      <w:ins w:id="297" w:author="dugalh" w:date="2018-06-12T17:36:00Z">
        <w:r>
          <w:t>remain</w:t>
        </w:r>
      </w:ins>
      <w:ins w:id="298" w:author="dugalh" w:date="2018-06-12T16:21:00Z">
        <w:r w:rsidR="00E5041C">
          <w:t xml:space="preserve"> stable</w:t>
        </w:r>
      </w:ins>
      <w:ins w:id="299" w:author="dugalh" w:date="2018-06-12T17:31:00Z">
        <w:r>
          <w:t xml:space="preserve"> for ten consecutive updates</w:t>
        </w:r>
      </w:ins>
      <w:ins w:id="300" w:author="dugalh" w:date="2018-06-12T16:21:00Z">
        <w:r w:rsidR="00E5041C">
          <w:t xml:space="preserve">.   </w:t>
        </w:r>
      </w:ins>
    </w:p>
    <w:p w14:paraId="1737E6D1" w14:textId="77777777" w:rsidR="00BE7448" w:rsidRDefault="00BE7448" w:rsidP="00BE7448">
      <w:pPr>
        <w:pStyle w:val="Newparagraph"/>
        <w:ind w:firstLine="0"/>
      </w:pPr>
    </w:p>
    <w:p w14:paraId="3756323D" w14:textId="52478AE5" w:rsidR="00DA69AD" w:rsidDel="00791B39" w:rsidRDefault="004D38FC" w:rsidP="004C7251">
      <w:pPr>
        <w:pStyle w:val="Newparagraph"/>
        <w:rPr>
          <w:del w:id="301" w:author="dugalh" w:date="2018-06-11T13:50:00Z"/>
        </w:rPr>
      </w:pPr>
      <w:del w:id="302" w:author="dugalh" w:date="2018-06-11T13:50:00Z">
        <w:r w:rsidDel="00791B39">
          <w:lastRenderedPageBreak/>
          <w:delText xml:space="preserve">Hierarchical clustering provides a simple way of </w:delText>
        </w:r>
        <w:r w:rsidR="00E5542B" w:rsidDel="00791B39">
          <w:delText xml:space="preserve">grouping </w:delText>
        </w:r>
        <w:r w:rsidDel="00791B39">
          <w:delText xml:space="preserve">features </w:delText>
        </w:r>
        <w:r w:rsidR="00361263" w:rsidDel="00791B39">
          <w:delText xml:space="preserve">and </w:delText>
        </w:r>
        <w:r w:rsidDel="00791B39">
          <w:delText>does not require prior knowledge of the number of clusters</w:delText>
        </w:r>
        <w:r w:rsidR="00E06262" w:rsidDel="00791B39">
          <w:delText xml:space="preserve"> </w:delText>
        </w:r>
        <w:r w:rsidR="00E06262" w:rsidDel="00791B39">
          <w:fldChar w:fldCharType="begin" w:fldLock="1"/>
        </w:r>
        <w:r w:rsidR="00791B39" w:rsidDel="00791B39">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E06262" w:rsidDel="00791B39">
          <w:fldChar w:fldCharType="separate"/>
        </w:r>
        <w:r w:rsidR="00BA6C51" w:rsidRPr="00BA6C51" w:rsidDel="00791B39">
          <w:rPr>
            <w:noProof/>
          </w:rPr>
          <w:delText>(Webb 2002)</w:delText>
        </w:r>
        <w:r w:rsidR="00E06262" w:rsidDel="00791B39">
          <w:fldChar w:fldCharType="end"/>
        </w:r>
        <w:r w:rsidDel="00791B39">
          <w:delText xml:space="preserve">.  </w:delText>
        </w:r>
        <w:r w:rsidR="008905E8" w:rsidDel="00791B39">
          <w:delText>The method</w:delText>
        </w:r>
        <w:r w:rsidDel="00791B39">
          <w:delText xml:space="preserve"> </w:delText>
        </w:r>
        <w:r w:rsidR="009651B5" w:rsidDel="00791B39">
          <w:delText xml:space="preserve">begins </w:delText>
        </w:r>
        <w:r w:rsidDel="00791B39">
          <w:delText>with each individual feature in its own cluster</w:delText>
        </w:r>
        <w:r w:rsidR="009651B5" w:rsidDel="00791B39">
          <w:delText xml:space="preserve"> and proceeds in a number of steps.  At each step, </w:delText>
        </w:r>
        <w:r w:rsidDel="00791B39">
          <w:delText xml:space="preserve">the pair of clusters that minimise a </w:delText>
        </w:r>
        <w:r w:rsidR="00984850" w:rsidDel="00791B39">
          <w:delText xml:space="preserve">cluster </w:delText>
        </w:r>
        <w:r w:rsidR="00031908" w:rsidDel="00791B39">
          <w:delText xml:space="preserve">dissimilarity </w:delText>
        </w:r>
        <w:r w:rsidDel="00791B39">
          <w:delText xml:space="preserve">criterion are merged </w:delText>
        </w:r>
        <w:r w:rsidR="009651B5" w:rsidDel="00791B39">
          <w:delText>into a single cluster</w:delText>
        </w:r>
        <w:r w:rsidDel="00791B39">
          <w:delText xml:space="preserve">.  </w:delText>
        </w:r>
        <w:r w:rsidR="00984850" w:rsidDel="00791B39">
          <w:delText xml:space="preserve">The hierarchy of clusters can be graphically represented with a dendrogram </w:delText>
        </w:r>
        <w:r w:rsidR="00984850" w:rsidDel="00791B39">
          <w:fldChar w:fldCharType="begin" w:fldLock="1"/>
        </w:r>
        <w:r w:rsidR="00791B39" w:rsidDel="00791B39">
          <w:delInstrText>ADDIN CSL_CITATION {"citationItems":[{"id":"ITEM-1","itemData":{"URL":"https://www.mathworks.com/help/stats/hierarchical-clustering.html","accessed":{"date-parts":[["2017","3","1"]]},"author":[{"dropping-particle":"","family":"MathWorks","given":"","non-dropping-particle":"","parse-names":false,"suffix":""}],"container-title":"Matlab Documentation","id":"ITEM-1","issued":{"date-parts":[["2016"]]},"title":"Hierarchical Clustering - Statistics and Machine Learning Toolbox","type":"webpage"},"uris":["http://www.mendeley.com/documents/?uuid=53b9de2f-93e9-3173-adaa-37eba080fd8d"]}],"mendeley":{"formattedCitation":"(MathWorks 2016)","plainTextFormattedCitation":"(MathWorks 2016)","previouslyFormattedCitation":"(MathWorks 2016)"},"properties":{"noteIndex":0},"schema":"https://github.com/citation-style-language/schema/raw/master/csl-citation.json"}</w:delInstrText>
        </w:r>
        <w:r w:rsidR="00984850" w:rsidDel="00791B39">
          <w:fldChar w:fldCharType="separate"/>
        </w:r>
        <w:r w:rsidR="00BA6C51" w:rsidRPr="00BA6C51" w:rsidDel="00791B39">
          <w:rPr>
            <w:noProof/>
          </w:rPr>
          <w:delText>(MathWorks 2016)</w:delText>
        </w:r>
        <w:r w:rsidR="00984850" w:rsidDel="00791B39">
          <w:fldChar w:fldCharType="end"/>
        </w:r>
        <w:r w:rsidR="00054B4E" w:rsidDel="00791B39">
          <w:delText>, as illustrated</w:delText>
        </w:r>
        <w:r w:rsidR="00984850" w:rsidDel="00791B39">
          <w:delText xml:space="preserve"> </w:delText>
        </w:r>
        <w:r w:rsidR="00054B4E" w:rsidDel="00791B39">
          <w:delText>with an</w:delText>
        </w:r>
        <w:r w:rsidR="00984850" w:rsidDel="00791B39">
          <w:delText xml:space="preserve"> example in </w:delText>
        </w:r>
        <w:r w:rsidR="00984850" w:rsidDel="00791B39">
          <w:fldChar w:fldCharType="begin"/>
        </w:r>
        <w:r w:rsidR="00984850" w:rsidDel="00791B39">
          <w:delInstrText xml:space="preserve"> REF _Ref466974803 \h </w:delInstrText>
        </w:r>
        <w:r w:rsidR="00984850" w:rsidDel="00791B39">
          <w:fldChar w:fldCharType="separate"/>
        </w:r>
        <w:r w:rsidR="00A7454A" w:rsidDel="00791B39">
          <w:delText xml:space="preserve">Figure </w:delText>
        </w:r>
        <w:r w:rsidR="00A7454A" w:rsidDel="00791B39">
          <w:rPr>
            <w:noProof/>
          </w:rPr>
          <w:delText>1</w:delText>
        </w:r>
        <w:r w:rsidR="00984850" w:rsidDel="00791B39">
          <w:fldChar w:fldCharType="end"/>
        </w:r>
        <w:r w:rsidR="00984850" w:rsidDel="00791B39">
          <w:delText xml:space="preserve">.  </w:delText>
        </w:r>
        <w:r w:rsidR="00054B4E" w:rsidDel="00791B39">
          <w:delText>The inverted U-shaped lines show which clusters are combined into new clusters</w:delText>
        </w:r>
        <w:r w:rsidR="008256FC" w:rsidDel="00791B39">
          <w:delText xml:space="preserve"> at each step</w:delText>
        </w:r>
        <w:r w:rsidR="00054B4E" w:rsidDel="00791B39">
          <w:delText xml:space="preserve">.  The height of the horizontal line indicates the magnitude of the dissimilarity between clusters.  </w:delText>
        </w:r>
      </w:del>
    </w:p>
    <w:p w14:paraId="17025472" w14:textId="1DA84B76" w:rsidR="00DA69AD" w:rsidDel="00791B39" w:rsidRDefault="00DA69AD" w:rsidP="004C7251">
      <w:pPr>
        <w:pStyle w:val="Newparagraph"/>
        <w:rPr>
          <w:del w:id="303" w:author="dugalh" w:date="2018-06-11T13:50:00Z"/>
        </w:rPr>
      </w:pPr>
    </w:p>
    <w:p w14:paraId="2D9E05BF" w14:textId="0800BE4C" w:rsidR="00B72E9A" w:rsidDel="00791B39" w:rsidRDefault="008905E8" w:rsidP="00567C56">
      <w:pPr>
        <w:pStyle w:val="Newparagraph"/>
        <w:rPr>
          <w:del w:id="304" w:author="dugalh" w:date="2018-06-11T13:50:00Z"/>
        </w:rPr>
      </w:pPr>
      <w:del w:id="305" w:author="dugalh" w:date="2018-06-11T13:50:00Z">
        <w:r w:rsidDel="00791B39">
          <w:delText>The average</w:delText>
        </w:r>
        <w:r w:rsidR="00F42BC8" w:rsidDel="00791B39">
          <w:delText>-</w:delText>
        </w:r>
        <w:r w:rsidDel="00791B39">
          <w:delText>linkage criterion</w:delText>
        </w:r>
        <w:r w:rsidR="008256FC" w:rsidDel="00791B39">
          <w:delText xml:space="preserve"> was used to measure cluster dissimilarity.  This</w:delText>
        </w:r>
        <w:r w:rsidR="00E62FE6" w:rsidDel="00791B39">
          <w:delText xml:space="preserve"> is the average of the pairwise distances between the objects in </w:delText>
        </w:r>
        <w:r w:rsidR="00F03FEB" w:rsidDel="00791B39">
          <w:delText xml:space="preserve">the </w:delText>
        </w:r>
        <w:r w:rsidR="00E62FE6" w:rsidDel="00791B39">
          <w:delText>two clusters</w:delText>
        </w:r>
        <w:r w:rsidR="00984850" w:rsidDel="00791B39">
          <w:delText xml:space="preserve">.  </w:delText>
        </w:r>
        <w:r w:rsidR="00E62FE6" w:rsidDel="00791B39">
          <w:delText xml:space="preserve">The </w:delText>
        </w:r>
        <w:r w:rsidR="00E954AD" w:rsidDel="00791B39">
          <w:delText xml:space="preserve">pairwise </w:delText>
        </w:r>
        <w:r w:rsidR="00E62FE6" w:rsidDel="00791B39">
          <w:delText>object distance</w:delText>
        </w:r>
        <w:r w:rsidR="00DB6CD3" w:rsidDel="00791B39">
          <w:delText>s</w:delText>
        </w:r>
        <w:r w:rsidR="00E62FE6" w:rsidDel="00791B39">
          <w:delText xml:space="preserve"> </w:delText>
        </w:r>
        <w:r w:rsidR="00DB6CD3" w:rsidDel="00791B39">
          <w:delText xml:space="preserve">were </w:delText>
        </w:r>
        <w:r w:rsidR="009A7D00" w:rsidDel="00791B39">
          <w:delText>calculated</w:delText>
        </w:r>
        <w:r w:rsidR="00E62FE6" w:rsidDel="00791B39">
          <w:delText xml:space="preserve"> as </w:delText>
        </w:r>
        <m:oMath>
          <m:d>
            <m:dPr>
              <m:begChr m:val="|"/>
              <m:endChr m:val="|"/>
              <m:ctrlPr>
                <w:rPr>
                  <w:rFonts w:ascii="Cambria Math" w:hAnsi="Cambria Math"/>
                  <w:i/>
                </w:rPr>
              </m:ctrlPr>
            </m:dPr>
            <m:e>
              <m:r>
                <w:rPr>
                  <w:rFonts w:ascii="Cambria Math" w:hAnsi="Cambria Math"/>
                </w:rPr>
                <m:t>1-ρ</m:t>
              </m:r>
            </m:e>
          </m:d>
        </m:oMath>
        <w:r w:rsidR="009A7D00" w:rsidDel="00791B39">
          <w:delText xml:space="preserve"> ,</w:delText>
        </w:r>
        <w:r w:rsidR="00E62FE6" w:rsidDel="00791B39">
          <w:delText xml:space="preserve"> where </w:delText>
        </w:r>
        <m:oMath>
          <m:r>
            <w:rPr>
              <w:rFonts w:ascii="Cambria Math" w:hAnsi="Cambria Math"/>
            </w:rPr>
            <m:t>ρ</m:t>
          </m:r>
        </m:oMath>
        <w:r w:rsidR="00E62FE6" w:rsidDel="00791B39">
          <w:delText xml:space="preserve">  is the Pearson correlation coefficie</w:delText>
        </w:r>
        <w:r w:rsidR="00E954AD" w:rsidDel="00791B39">
          <w:delText>n</w:delText>
        </w:r>
        <w:r w:rsidR="00E62FE6" w:rsidDel="00791B39">
          <w:delText xml:space="preserve">t </w:delText>
        </w:r>
        <w:r w:rsidR="00E954AD" w:rsidDel="00791B39">
          <w:delText xml:space="preserve">between two objects.  </w:delText>
        </w:r>
        <w:r w:rsidR="004D38FC" w:rsidDel="00791B39">
          <w:delText xml:space="preserve">Cluster stability and strength of correlation within each cluster are the key factors to consider when choosing the number of clusters and can be visually interpreted from the dendrogram.  </w:delText>
        </w:r>
        <w:r w:rsidR="00984850" w:rsidDel="00791B39">
          <w:delText>I</w:delText>
        </w:r>
        <w:r w:rsidR="00C82720" w:rsidDel="00791B39">
          <w:delText xml:space="preserve">n </w:delText>
        </w:r>
        <w:r w:rsidR="00C82720" w:rsidDel="00791B39">
          <w:fldChar w:fldCharType="begin"/>
        </w:r>
        <w:r w:rsidR="00C82720" w:rsidDel="00791B39">
          <w:delInstrText xml:space="preserve"> REF _Ref466974803 \h </w:delInstrText>
        </w:r>
        <w:r w:rsidR="00C82720" w:rsidDel="00791B39">
          <w:fldChar w:fldCharType="separate"/>
        </w:r>
        <w:r w:rsidR="00A7454A" w:rsidDel="00791B39">
          <w:delText xml:space="preserve">Figure </w:delText>
        </w:r>
        <w:r w:rsidR="00A7454A" w:rsidDel="00791B39">
          <w:rPr>
            <w:noProof/>
          </w:rPr>
          <w:delText>1</w:delText>
        </w:r>
        <w:r w:rsidR="00C82720" w:rsidDel="00791B39">
          <w:fldChar w:fldCharType="end"/>
        </w:r>
        <w:r w:rsidR="00984850" w:rsidDel="00791B39">
          <w:delText>,</w:delText>
        </w:r>
        <w:r w:rsidR="009F4EC4" w:rsidDel="00791B39">
          <w:delText xml:space="preserve"> </w:delText>
        </w:r>
        <w:r w:rsidR="00054B4E" w:rsidDel="00791B39">
          <w:delText xml:space="preserve">the </w:delText>
        </w:r>
        <w:r w:rsidR="003810DD" w:rsidDel="00791B39">
          <w:delText xml:space="preserve">dotted line shows </w:delText>
        </w:r>
        <w:r w:rsidR="00EB4B1E" w:rsidDel="00791B39">
          <w:delText>a</w:delText>
        </w:r>
        <w:r w:rsidR="00E5542B" w:rsidDel="00791B39">
          <w:delText>n example</w:delText>
        </w:r>
        <w:r w:rsidR="003810DD" w:rsidDel="00791B39">
          <w:delText xml:space="preserve"> </w:delText>
        </w:r>
        <w:r w:rsidR="00031908" w:rsidDel="00791B39">
          <w:delText>dissimilarity threshold</w:delText>
        </w:r>
        <w:r w:rsidR="003810DD" w:rsidDel="00791B39">
          <w:delText xml:space="preserve"> </w:delText>
        </w:r>
        <w:r w:rsidR="00031908" w:rsidDel="00791B39">
          <w:delText>at which</w:delText>
        </w:r>
        <w:r w:rsidR="003810DD" w:rsidDel="00791B39">
          <w:delText xml:space="preserve"> to extract clusters</w:delText>
        </w:r>
        <w:r w:rsidR="00031908" w:rsidDel="00791B39">
          <w:delText xml:space="preserve"> from the hierarchy</w:delText>
        </w:r>
        <w:r w:rsidR="003810DD" w:rsidDel="00791B39">
          <w:delText xml:space="preserve">.  At this </w:delText>
        </w:r>
        <w:r w:rsidR="00980E9E" w:rsidDel="00791B39">
          <w:delText>threshold</w:delText>
        </w:r>
        <w:r w:rsidR="003810DD" w:rsidDel="00791B39">
          <w:delText xml:space="preserve">, the clusters are highly correlated (i.e. the </w:delText>
        </w:r>
        <w:r w:rsidR="00031908" w:rsidDel="00791B39">
          <w:delText>dissimilarity</w:delText>
        </w:r>
        <w:r w:rsidR="003810DD" w:rsidDel="00791B39">
          <w:delText xml:space="preserve"> is small) and the cluster contents are </w:delText>
        </w:r>
        <w:r w:rsidR="00D102D6" w:rsidDel="00791B39">
          <w:delText>stable</w:delText>
        </w:r>
        <w:r w:rsidR="003810DD" w:rsidDel="00791B39">
          <w:delText xml:space="preserve"> (i.e. the next level in the hierarchy only occurs at a substantially larger </w:delText>
        </w:r>
        <w:r w:rsidR="00031908" w:rsidDel="00791B39">
          <w:delText>dissimilarity</w:delText>
        </w:r>
        <w:r w:rsidR="003810DD" w:rsidDel="00791B39">
          <w:delText xml:space="preserve">).  </w:delText>
        </w:r>
      </w:del>
    </w:p>
    <w:p w14:paraId="1778CA5C" w14:textId="77777777" w:rsidR="00567C56" w:rsidRDefault="00567C56" w:rsidP="00567C56">
      <w:pPr>
        <w:pStyle w:val="Newparagraph"/>
      </w:pPr>
    </w:p>
    <w:p w14:paraId="357BBA21" w14:textId="775165AB" w:rsidR="00C82720" w:rsidRDefault="00567C56" w:rsidP="00567C56">
      <w:pPr>
        <w:pStyle w:val="Paragraph"/>
      </w:pPr>
      <w:del w:id="306" w:author="dugalh" w:date="2018-06-11T13:48:00Z">
        <w:r w:rsidDel="00791B39">
          <w:delText>[</w:delText>
        </w:r>
        <w:bookmarkStart w:id="307" w:name="_Ref466974803"/>
        <w:r w:rsidR="00C82720" w:rsidDel="00791B39">
          <w:delText xml:space="preserve">Figure </w:delText>
        </w:r>
        <w:r w:rsidR="00C82720" w:rsidDel="00791B39">
          <w:fldChar w:fldCharType="begin"/>
        </w:r>
        <w:r w:rsidR="00C82720" w:rsidDel="00791B39">
          <w:delInstrText xml:space="preserve"> SEQ Figure \* ARABIC </w:delInstrText>
        </w:r>
        <w:r w:rsidR="00C82720" w:rsidDel="00791B39">
          <w:fldChar w:fldCharType="separate"/>
        </w:r>
        <w:r w:rsidR="00A7454A" w:rsidDel="00791B39">
          <w:rPr>
            <w:noProof/>
          </w:rPr>
          <w:delText>1</w:delText>
        </w:r>
        <w:r w:rsidR="00C82720" w:rsidDel="00791B39">
          <w:fldChar w:fldCharType="end"/>
        </w:r>
        <w:bookmarkEnd w:id="307"/>
        <w:r w:rsidR="00921513" w:rsidDel="00791B39">
          <w:delText>.</w:delText>
        </w:r>
        <w:r w:rsidR="00C82720" w:rsidDel="00791B39">
          <w:delText xml:space="preserve"> </w:delText>
        </w:r>
        <w:r w:rsidR="00921513" w:rsidDel="00791B39">
          <w:delText xml:space="preserve"> </w:delText>
        </w:r>
        <w:r w:rsidR="00C82720" w:rsidDel="00791B39">
          <w:delText xml:space="preserve">Example dendrogram showing </w:delText>
        </w:r>
        <w:r w:rsidR="009F4EC4" w:rsidDel="00791B39">
          <w:delText xml:space="preserve">chosen </w:delText>
        </w:r>
        <w:r w:rsidR="00D102D6" w:rsidDel="00791B39">
          <w:delText>threshold</w:delText>
        </w:r>
        <w:r w:rsidR="00C82720" w:rsidDel="00791B39">
          <w:delText xml:space="preserve"> at which to extract clusters</w:delText>
        </w:r>
        <w:r w:rsidDel="00791B39">
          <w:delText>]</w:delText>
        </w:r>
      </w:del>
      <w:ins w:id="308" w:author="dugalh" w:date="2018-06-11T13:48:00Z">
        <w:r w:rsidR="00791B39">
          <w:t>-</w:t>
        </w:r>
      </w:ins>
    </w:p>
    <w:p w14:paraId="20CA31D1" w14:textId="77777777" w:rsidR="00DB2C16" w:rsidRDefault="00DB2C16" w:rsidP="0098136D">
      <w:pPr>
        <w:pStyle w:val="Newparagraph"/>
      </w:pPr>
    </w:p>
    <w:p w14:paraId="0F8777BE" w14:textId="562180EE"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w:t>
      </w:r>
      <w:r w:rsidR="00EB77E7">
        <w:lastRenderedPageBreak/>
        <w:t xml:space="preserve">and can thus provide a generic measure of separability.  It is simple, fast and recognised as being accurate for a variety of problems </w:t>
      </w:r>
      <w:r w:rsidR="00EB77E7">
        <w:fldChar w:fldCharType="begin" w:fldLock="1"/>
      </w:r>
      <w:r w:rsidR="00791B39">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Hand and Yu 2001)","plainTextFormattedCitation":"(Hand and Yu 2001)","previouslyFormattedCitation":"(Hand and Yu 2001)"},"properties":{"noteIndex":0},"schema":"https://github.com/citation-style-language/schema/raw/master/csl-citation.json"}</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1E54DD95"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0705B8" w14:paraId="58493A26" w14:textId="77777777" w:rsidTr="000705B8">
        <w:trPr>
          <w:trHeight w:val="1135"/>
        </w:trPr>
        <w:tc>
          <w:tcPr>
            <w:tcW w:w="4750" w:type="pct"/>
            <w:vAlign w:val="center"/>
          </w:tcPr>
          <w:p w14:paraId="0972D30E" w14:textId="23505D0E" w:rsidR="000705B8" w:rsidRPr="000705B8" w:rsidRDefault="000705B8" w:rsidP="008B1ABE">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del w:id="309" w:author="dugalh" w:date="2018-06-11T12:01:00Z">
                            <w:rPr>
                              <w:rFonts w:ascii="Cambria Math" w:hAnsi="Cambria Math"/>
                            </w:rPr>
                            <m:t>log</m:t>
                          </w:del>
                        </m:r>
                        <m:r>
                          <w:ins w:id="310" w:author="dugalh" w:date="2018-06-11T12:01:00Z">
                            <m:rPr>
                              <m:sty m:val="p"/>
                            </m:rPr>
                            <w:rPr>
                              <w:rFonts w:ascii="Cambria Math" w:hAnsi="Cambria Math"/>
                            </w:rPr>
                            <m:t>log</m:t>
                          </w:ins>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2554588C" w:rsidR="000705B8" w:rsidRPr="003B5532" w:rsidRDefault="000705B8" w:rsidP="00D22A1B">
            <w:pPr>
              <w:pStyle w:val="Displayedequation"/>
            </w:pPr>
            <w:bookmarkStart w:id="311" w:name="_Ref463338697"/>
            <w:bookmarkStart w:id="312" w:name="_Ref463338703"/>
            <w:r w:rsidRPr="003B5532">
              <w:t>(</w:t>
            </w:r>
            <w:r>
              <w:fldChar w:fldCharType="begin"/>
            </w:r>
            <w:r>
              <w:instrText xml:space="preserve"> SEQ MyEquation \* ARABIC </w:instrText>
            </w:r>
            <w:r>
              <w:fldChar w:fldCharType="separate"/>
            </w:r>
            <w:ins w:id="313" w:author="dugalh" w:date="2018-06-12T15:59:00Z">
              <w:r w:rsidR="00593C25">
                <w:rPr>
                  <w:noProof/>
                </w:rPr>
                <w:t>3</w:t>
              </w:r>
            </w:ins>
            <w:del w:id="314" w:author="dugalh" w:date="2018-06-11T18:06:00Z">
              <w:r w:rsidR="00A7454A" w:rsidDel="00752CB1">
                <w:rPr>
                  <w:noProof/>
                </w:rPr>
                <w:delText>1</w:delText>
              </w:r>
            </w:del>
            <w:r>
              <w:fldChar w:fldCharType="end"/>
            </w:r>
            <w:bookmarkEnd w:id="311"/>
            <w:r w:rsidRPr="003B5532">
              <w:t>)</w:t>
            </w:r>
            <w:bookmarkEnd w:id="312"/>
          </w:p>
        </w:tc>
      </w:tr>
    </w:tbl>
    <w:p w14:paraId="6AA4B7B1" w14:textId="576FB8E6"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ins w:id="315" w:author="dugalh" w:date="2018-06-12T15:59:00Z">
        <w:r w:rsidR="00593C25" w:rsidRPr="003B5532">
          <w:t>(</w:t>
        </w:r>
        <w:r w:rsidR="00593C25">
          <w:rPr>
            <w:noProof/>
          </w:rPr>
          <w:t>3</w:t>
        </w:r>
        <w:r w:rsidR="00593C25" w:rsidRPr="003B5532">
          <w:t>)</w:t>
        </w:r>
      </w:ins>
      <w:del w:id="316" w:author="dugalh" w:date="2018-06-11T11:34:00Z">
        <w:r w:rsidR="009E60BD" w:rsidRPr="003B5532" w:rsidDel="00A7454A">
          <w:delText>(</w:delText>
        </w:r>
        <w:r w:rsidR="009E60BD" w:rsidDel="00A7454A">
          <w:rPr>
            <w:noProof/>
          </w:rPr>
          <w:delText>1</w:delText>
        </w:r>
        <w:r w:rsidR="009E60BD" w:rsidRPr="003B5532" w:rsidDel="00A7454A">
          <w:delText>)</w:delText>
        </w:r>
      </w:del>
      <w:r w:rsidR="007414B8">
        <w:fldChar w:fldCharType="end"/>
      </w:r>
      <w:r w:rsidR="00B06AD2">
        <w:t xml:space="preserve"> are not known and are estimated using histograms.</w:t>
      </w:r>
    </w:p>
    <w:p w14:paraId="0937631B" w14:textId="77777777" w:rsidR="004D38FC" w:rsidRDefault="004D38FC" w:rsidP="00921513">
      <w:pPr>
        <w:pStyle w:val="Newparagraph"/>
        <w:rPr>
          <w:ins w:id="317" w:author="dugalh" w:date="2018-06-12T17:45:00Z"/>
        </w:rPr>
      </w:pPr>
    </w:p>
    <w:p w14:paraId="02D234B9" w14:textId="77777777" w:rsidR="00BB26B2" w:rsidRDefault="00BB26B2" w:rsidP="00921513">
      <w:pPr>
        <w:pStyle w:val="Newparagraph"/>
        <w:rPr>
          <w:ins w:id="318" w:author="dugalh" w:date="2018-06-12T17:47:00Z"/>
        </w:rPr>
      </w:pPr>
      <w:ins w:id="319" w:author="dugalh" w:date="2018-06-12T17:45:00Z">
        <w:r>
          <w:t>[</w:t>
        </w:r>
      </w:ins>
      <w:ins w:id="320" w:author="dugalh" w:date="2018-06-12T17:46:00Z">
        <w:r>
          <w:t>define/</w:t>
        </w:r>
      </w:ins>
      <w:ins w:id="321" w:author="dugalh" w:date="2018-06-12T17:45:00Z">
        <w:r>
          <w:t>describe the</w:t>
        </w:r>
      </w:ins>
      <w:ins w:id="322" w:author="dugalh" w:date="2018-06-12T17:46:00Z">
        <w:r>
          <w:t xml:space="preserve"> feature relevance and cluster importance</w:t>
        </w:r>
      </w:ins>
      <w:ins w:id="323" w:author="dugalh" w:date="2018-06-12T17:45:00Z">
        <w:r>
          <w:t>]</w:t>
        </w:r>
      </w:ins>
    </w:p>
    <w:p w14:paraId="410CF41F" w14:textId="3C6A5579" w:rsidR="00BB26B2" w:rsidRDefault="00BB26B2" w:rsidP="00921513">
      <w:pPr>
        <w:pStyle w:val="Newparagraph"/>
      </w:pPr>
      <w:ins w:id="324" w:author="dugalh" w:date="2018-06-12T17:47:00Z">
        <w:r>
          <w:t>[describe how features may be chosen based on best relevance or other criteria such as measurement cost]</w:t>
        </w:r>
      </w:ins>
    </w:p>
    <w:p w14:paraId="691B0BB3" w14:textId="3523E3B3" w:rsidR="004D38FC" w:rsidRPr="004D38FC" w:rsidRDefault="004D38FC" w:rsidP="00921513">
      <w:pPr>
        <w:pStyle w:val="Newparagraph"/>
      </w:pPr>
      <w:del w:id="325" w:author="dugalh" w:date="2018-06-11T13:51:00Z">
        <w:r w:rsidDel="00791B39">
          <w:delText>The number of clusters</w:delText>
        </w:r>
        <w:r w:rsidR="00C122D8" w:rsidDel="00791B39">
          <w:delText xml:space="preserve"> to select</w:delText>
        </w:r>
        <w:r w:rsidDel="00791B39">
          <w:delText xml:space="preserve">, </w:delText>
        </w:r>
        <w:r w:rsidRPr="00C86108" w:rsidDel="00791B39">
          <w:rPr>
            <w:i/>
          </w:rPr>
          <w:delText>N</w:delText>
        </w:r>
        <w:r w:rsidDel="00791B39">
          <w:delText xml:space="preserve">, can be specified by the user based on the size of the training set or </w:delText>
        </w:r>
        <w:r w:rsidR="00FE0285" w:rsidDel="00791B39">
          <w:delText xml:space="preserve">by </w:delText>
        </w:r>
        <w:r w:rsidDel="00791B39">
          <w:delText xml:space="preserve">using a grid search with the final classifier accuracy as performance measure.  </w:delText>
        </w:r>
      </w:del>
      <w:r>
        <w:t>To avoid biased accuracy estimates, all classifier accuracy evaluation</w:t>
      </w:r>
      <w:r w:rsidR="00613F66">
        <w:t>s</w:t>
      </w:r>
      <w:del w:id="326" w:author="dugalh" w:date="2018-06-11T13:51:00Z">
        <w:r w:rsidDel="00791B39">
          <w:delText xml:space="preserve">, for cluster ranking or selection of </w:delText>
        </w:r>
        <w:r w:rsidRPr="00295A34" w:rsidDel="00791B39">
          <w:rPr>
            <w:i/>
          </w:rPr>
          <w:delText>N</w:delText>
        </w:r>
        <w:r w:rsidDel="00791B39">
          <w:delText>,</w:delText>
        </w:r>
      </w:del>
      <w:r>
        <w:t xml:space="preserve"> </w:t>
      </w:r>
      <w:r w:rsidR="00613F66">
        <w:t xml:space="preserve">are </w:t>
      </w:r>
      <w:r>
        <w:t xml:space="preserve">done on unseen test data using a </w:t>
      </w:r>
      <w:r w:rsidR="002256CF">
        <w:t>five</w:t>
      </w:r>
      <w:r>
        <w:t xml:space="preserve">-fold cross validation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327" w:name="_Ref453592367"/>
      <w:bookmarkStart w:id="328" w:name="_Ref464223017"/>
      <w:r>
        <w:t xml:space="preserve">Data </w:t>
      </w:r>
      <w:bookmarkEnd w:id="327"/>
      <w:r w:rsidR="004D3E92">
        <w:t>Sets</w:t>
      </w:r>
      <w:bookmarkEnd w:id="328"/>
    </w:p>
    <w:p w14:paraId="1B704381" w14:textId="0FBF393C"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593C25">
        <w:t xml:space="preserve">Table </w:t>
      </w:r>
      <w:r w:rsidR="00593C25">
        <w:rPr>
          <w:noProof/>
        </w:rPr>
        <w:t>1</w:t>
      </w:r>
      <w:r w:rsidR="00A81733">
        <w:fldChar w:fldCharType="end"/>
      </w:r>
      <w:r w:rsidR="00A81733">
        <w:t xml:space="preserve">. </w:t>
      </w:r>
      <w:r w:rsidR="002703F2">
        <w:t xml:space="preserve"> The </w:t>
      </w:r>
      <w:r w:rsidR="00DB43AD">
        <w:lastRenderedPageBreak/>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41451359"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791B39">
        <w:instrText>ADDIN CSL_CITATION {"citationItems":[{"id":"ITEM-1","itemData":{"URL":"http://archive.ics.uci.edu/ml","author":[{"dropping-particle":"","family":"Lichman","given":"M","non-dropping-particle":"","parse-names":false,"suffix":""}],"id":"ITEM-1","issued":{"date-parts":[["2013"]]},"title":"UCI Machine learning repository","type":"webpage"},"uris":["http://www.mendeley.com/documents/?uuid=2c2c8372-c763-4e92-a16c-621ddcfc8462"]}],"mendeley":{"formattedCitation":"(Lichman 2013)","plainTextFormattedCitation":"(Lichman 2013)","previouslyFormattedCitation":"(Lichman 2013)"},"properties":{"noteIndex":0},"schema":"https://github.com/citation-style-language/schema/raw/master/csl-citation.json"}</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791B39">
        <w:instrText>ADDIN CSL_CITATION {"citationItems":[{"id":"ITEM-1","itemData":{"DOI":"10.1016/j.isprsjprs.2013.05.008","ISSN":"09242716","author":[{"dropping-particle":"","family":"Johnson","given":"Brian","non-dropping-particle":"","parse-names":false,"suffix":""},{"dropping-particle":"","family":"Xie","given":"Zhixiao","non-dropping-particle":"","parse-names":false,"suffix":""}],"container-title":"ISPRS Journal of Photogrammetry and Remote Sensing","id":"ITEM-1","issued":{"date-parts":[["2013","9"]]},"page":"40-49","title":"Classifying a high resolution image of an urban area using super-object information","type":"article-journal","volume":"83"},"uris":["http://www.mendeley.com/documents/?uuid=822a7417-deff-38f9-9b56-e4e78d026df1"]}],"mendeley":{"formattedCitation":"(Johnson and Xie 2013)","plainTextFormattedCitation":"(Johnson and Xie 2013)","previouslyFormattedCitation":"(Johnson and Xie 2013)"},"properties":{"noteIndex":0},"schema":"https://github.com/citation-style-language/schema/raw/master/csl-citation.json"}</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3654E96F"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791B39">
        <w:instrText>ADDIN CSL_CITATION {"citationItems":[{"id":"ITEM-1","itemData":{"URL":"http://www.ehu.eus/ccwintco/index.php?title=Hyperspectral_Remote_Sensing_Scenes","author":[{"dropping-particle":"","family":"GIC","given":"","non-dropping-particle":"","parse-names":false,"suffix":""}],"id":"ITEM-1","issued":{"date-parts":[["2014"]]},"title":"Hyperspectral Remote Sensing Scenes","type":"webpage"},"uris":["http://www.mendeley.com/documents/?uuid=e9a43a34-a95c-38c2-b15c-2375a07c6f7f"]}],"mendeley":{"formattedCitation":"(GIC 2014)","plainTextFormattedCitation":"(GIC 2014)","previouslyFormattedCitation":"(GIC 2014)"},"properties":{"noteIndex":0},"schema":"https://github.com/citation-style-language/schema/raw/master/csl-citation.json"}</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105BC646" w:rsidR="00851D86" w:rsidRDefault="00DE5BA5" w:rsidP="00DE5BA5">
      <w:pPr>
        <w:pStyle w:val="Paragraph"/>
      </w:pPr>
      <w:r>
        <w:t>[</w:t>
      </w:r>
      <w:bookmarkStart w:id="329" w:name="_Ref463953775"/>
      <w:r w:rsidR="00851D86">
        <w:t xml:space="preserve">Table </w:t>
      </w:r>
      <w:r w:rsidR="00851D86">
        <w:fldChar w:fldCharType="begin"/>
      </w:r>
      <w:r w:rsidR="00851D86">
        <w:instrText xml:space="preserve"> SEQ Table \* ARABIC </w:instrText>
      </w:r>
      <w:r w:rsidR="00851D86">
        <w:fldChar w:fldCharType="separate"/>
      </w:r>
      <w:r w:rsidR="00593C25">
        <w:rPr>
          <w:noProof/>
        </w:rPr>
        <w:t>1</w:t>
      </w:r>
      <w:r w:rsidR="00851D86">
        <w:fldChar w:fldCharType="end"/>
      </w:r>
      <w:bookmarkEnd w:id="329"/>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commentRangeStart w:id="330"/>
      <w:r>
        <w:t>Evaluation</w:t>
      </w:r>
      <w:commentRangeEnd w:id="330"/>
      <w:r w:rsidR="00D57DC4">
        <w:rPr>
          <w:rStyle w:val="CommentReference"/>
          <w:rFonts w:cs="Times New Roman"/>
          <w:b w:val="0"/>
          <w:bCs w:val="0"/>
          <w:i w:val="0"/>
          <w:iCs w:val="0"/>
        </w:rPr>
        <w:commentReference w:id="330"/>
      </w:r>
    </w:p>
    <w:p w14:paraId="12406F29" w14:textId="00DBD9DA"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791B39">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lastRenderedPageBreak/>
        <w:t>probability densities</w:t>
      </w:r>
      <w:r w:rsidR="006E355B">
        <w:t xml:space="preserve"> for continuous variables </w:t>
      </w:r>
      <w:r w:rsidR="006E355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6E355B">
        <w:fldChar w:fldCharType="separate"/>
      </w:r>
      <w:r w:rsidR="00BA6C51" w:rsidRPr="00BA6C51">
        <w:rPr>
          <w:noProof/>
        </w:rPr>
        <w:t>(Brown et al. 2012)</w:t>
      </w:r>
      <w:r w:rsidR="006E355B">
        <w:fldChar w:fldCharType="end"/>
      </w:r>
      <w:r w:rsidR="006E355B">
        <w:t>.</w:t>
      </w:r>
      <w:r w:rsidR="00756CA2">
        <w:t xml:space="preserve">  </w:t>
      </w:r>
    </w:p>
    <w:p w14:paraId="4621BEF9" w14:textId="77777777" w:rsidR="0007269E" w:rsidRDefault="0007269E" w:rsidP="00C43DA8">
      <w:pPr>
        <w:pStyle w:val="Paragraph"/>
      </w:pPr>
    </w:p>
    <w:p w14:paraId="2D79406B" w14:textId="4BAE4DCC" w:rsidR="00422B73" w:rsidRDefault="00AA2C03" w:rsidP="00C43DA8">
      <w:pPr>
        <w:pStyle w:val="Newparagraph"/>
      </w:pP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w:t>
      </w:r>
      <w:r w:rsidR="00DB43AD">
        <w:t>‘</w:t>
      </w:r>
      <w:r w:rsidR="00FE7DC0">
        <w:t>state</w:t>
      </w:r>
      <w:r w:rsidR="001B4634">
        <w:t xml:space="preserve"> </w:t>
      </w:r>
      <w:r w:rsidR="00FE7DC0">
        <w:t>of</w:t>
      </w:r>
      <w:r w:rsidR="001B4634">
        <w:t xml:space="preserve"> </w:t>
      </w:r>
      <w:r w:rsidR="00FE7DC0">
        <w:t>the</w:t>
      </w:r>
      <w:r w:rsidR="001B4634">
        <w:t xml:space="preserve"> </w:t>
      </w:r>
      <w:r w:rsidR="00FE7DC0">
        <w:t>art</w:t>
      </w:r>
      <w:r w:rsidR="00DB43AD">
        <w:t>’</w:t>
      </w:r>
      <w:r w:rsidR="00FE7DC0">
        <w:t xml:space="preserve">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C43DA8" w14:paraId="18B56FE1" w14:textId="77777777" w:rsidTr="0062433A">
        <w:trPr>
          <w:trHeight w:val="1135"/>
        </w:trPr>
        <w:tc>
          <w:tcPr>
            <w:tcW w:w="4725" w:type="pct"/>
            <w:vAlign w:val="center"/>
          </w:tcPr>
          <w:p w14:paraId="1FA90258" w14:textId="09E2EB05" w:rsidR="00C43DA8" w:rsidRPr="00C43DA8" w:rsidRDefault="00D57DC4" w:rsidP="002356BD">
            <w:pPr>
              <w:pStyle w:val="Displayedequation"/>
            </w:pPr>
            <m:oMathPara>
              <m:oMathParaPr>
                <m:jc m:val="center"/>
              </m:oMathParaPr>
              <m:oMath>
                <m:sSub>
                  <m:sSubPr>
                    <m:ctrlPr>
                      <w:rPr>
                        <w:rFonts w:ascii="Cambria Math" w:hAnsi="Cambria Math"/>
                      </w:rPr>
                    </m:ctrlPr>
                  </m:sSubPr>
                  <m:e>
                    <m:r>
                      <w:rPr>
                        <w:rFonts w:ascii="Cambria Math" w:hAnsi="Cambria Math"/>
                      </w:rPr>
                      <m:t>J</m:t>
                    </m:r>
                  </m:e>
                  <m:sub>
                    <m:r>
                      <w:del w:id="331" w:author="dugalh" w:date="2018-06-11T12:02:00Z">
                        <m:rPr>
                          <m:sty m:val="p"/>
                        </m:rPr>
                        <w:rPr>
                          <w:rFonts w:ascii="Cambria Math" w:hAnsi="Cambria Math"/>
                        </w:rPr>
                        <m:t>jmi</m:t>
                      </w:del>
                    </m:r>
                    <m:r>
                      <w:ins w:id="332" w:author="dugalh" w:date="2018-06-11T12:02:00Z">
                        <m:rPr>
                          <m:sty m:val="p"/>
                        </m:rPr>
                        <w:rPr>
                          <w:rFonts w:ascii="Cambria Math" w:hAnsi="Cambria Math"/>
                        </w:rPr>
                        <m:t>JMI</m:t>
                      </w:ins>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3E87762C" w:rsidR="00C43DA8" w:rsidRPr="003B5532" w:rsidRDefault="00C43DA8" w:rsidP="00D22A1B">
            <w:pPr>
              <w:pStyle w:val="Displayedequation"/>
            </w:pPr>
            <w:r w:rsidRPr="003B5532">
              <w:t>(</w:t>
            </w:r>
            <w:r>
              <w:fldChar w:fldCharType="begin"/>
            </w:r>
            <w:r>
              <w:instrText xml:space="preserve"> SEQ MyEquation \* ARABIC </w:instrText>
            </w:r>
            <w:r>
              <w:fldChar w:fldCharType="separate"/>
            </w:r>
            <w:ins w:id="333" w:author="dugalh" w:date="2018-06-12T15:59:00Z">
              <w:r w:rsidR="00593C25">
                <w:rPr>
                  <w:noProof/>
                </w:rPr>
                <w:t>4</w:t>
              </w:r>
            </w:ins>
            <w:del w:id="334" w:author="dugalh" w:date="2018-06-11T18:06:00Z">
              <w:r w:rsidR="00A7454A" w:rsidDel="00752CB1">
                <w:rPr>
                  <w:noProof/>
                </w:rPr>
                <w:delText>2</w:delText>
              </w:r>
            </w:del>
            <w:r>
              <w:fldChar w:fldCharType="end"/>
            </w:r>
            <w:r w:rsidRPr="003B5532">
              <w:t>)</w:t>
            </w:r>
          </w:p>
        </w:tc>
      </w:tr>
    </w:tbl>
    <w:p w14:paraId="2D854D4D" w14:textId="42FA838E"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593C25">
        <w:t xml:space="preserve">Table </w:t>
      </w:r>
      <w:r w:rsidR="00593C25">
        <w:rPr>
          <w:noProof/>
        </w:rPr>
        <w:t>2</w:t>
      </w:r>
      <w:r w:rsidR="00613F66">
        <w:fldChar w:fldCharType="end"/>
      </w:r>
      <w:r w:rsidR="00613F66">
        <w:t>.</w:t>
      </w:r>
    </w:p>
    <w:p w14:paraId="2D8B4D2D" w14:textId="77777777" w:rsidR="00BB26B2" w:rsidRDefault="00BB26B2" w:rsidP="00C43DA8">
      <w:pPr>
        <w:pStyle w:val="Newparagraph"/>
        <w:rPr>
          <w:ins w:id="335" w:author="dugalh" w:date="2018-06-12T17:49:00Z"/>
        </w:rPr>
      </w:pPr>
    </w:p>
    <w:p w14:paraId="0391D7EB" w14:textId="6ABB4678" w:rsidR="00422B73" w:rsidRDefault="00613F66" w:rsidP="00C43DA8">
      <w:pPr>
        <w:pStyle w:val="Newparagraph"/>
        <w:rPr>
          <w:lang w:eastAsia="en-ZA"/>
        </w:rPr>
      </w:pPr>
      <w:r>
        <w:t xml:space="preserve">  </w:t>
      </w:r>
      <w:ins w:id="336" w:author="dugalh" w:date="2018-06-12T17:48:00Z">
        <w:r w:rsidR="00BB26B2">
          <w:t>[MRMR]</w:t>
        </w:r>
      </w:ins>
    </w:p>
    <w:p w14:paraId="195D75CA" w14:textId="6C31106F" w:rsidR="004D3E92" w:rsidRDefault="00AE08BC" w:rsidP="00DE5BA5">
      <w:pPr>
        <w:pStyle w:val="Paragraph"/>
      </w:pPr>
      <w:r>
        <w:t>[</w:t>
      </w:r>
      <w:bookmarkStart w:id="337" w:name="_Ref464223138"/>
      <w:r w:rsidR="004D3E92">
        <w:t xml:space="preserve">Table </w:t>
      </w:r>
      <w:r w:rsidR="004D3E92">
        <w:fldChar w:fldCharType="begin"/>
      </w:r>
      <w:r w:rsidR="004D3E92">
        <w:instrText xml:space="preserve"> SEQ Table \* ARABIC </w:instrText>
      </w:r>
      <w:r w:rsidR="004D3E92">
        <w:fldChar w:fldCharType="separate"/>
      </w:r>
      <w:r w:rsidR="00593C25">
        <w:rPr>
          <w:noProof/>
        </w:rPr>
        <w:t>2</w:t>
      </w:r>
      <w:r w:rsidR="004D3E92">
        <w:fldChar w:fldCharType="end"/>
      </w:r>
      <w:bookmarkEnd w:id="337"/>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5EFC4ADD"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manualFormatting":"Kuncheva (2007)","plainTextFormattedCitation":"(Kuncheva 2007)","previouslyFormattedCitation":"(Kuncheva 2007)"},"properties":{"noteIndex":0},"schema":"https://github.com/citation-style-language/schema/raw/master/csl-citation.json"}</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56346070" w:rsidR="00B46EE7" w:rsidRPr="003B5532" w:rsidRDefault="00B46EE7" w:rsidP="00B46EE7">
            <w:pPr>
              <w:pStyle w:val="Displayedequation"/>
            </w:pPr>
            <w:r w:rsidRPr="003B5532">
              <w:t>(</w:t>
            </w:r>
            <w:r>
              <w:fldChar w:fldCharType="begin"/>
            </w:r>
            <w:r>
              <w:instrText xml:space="preserve"> SEQ MyEquation \* ARABIC </w:instrText>
            </w:r>
            <w:r>
              <w:fldChar w:fldCharType="separate"/>
            </w:r>
            <w:ins w:id="338" w:author="dugalh" w:date="2018-06-12T15:59:00Z">
              <w:r w:rsidR="00593C25">
                <w:rPr>
                  <w:noProof/>
                </w:rPr>
                <w:t>5</w:t>
              </w:r>
            </w:ins>
            <w:del w:id="339" w:author="dugalh" w:date="2018-06-11T18:06:00Z">
              <w:r w:rsidR="00A7454A" w:rsidDel="00752CB1">
                <w:rPr>
                  <w:noProof/>
                </w:rPr>
                <w:delText>3</w:delText>
              </w:r>
            </w:del>
            <w:r>
              <w:fldChar w:fldCharType="end"/>
            </w:r>
            <w:r w:rsidRPr="003B5532">
              <w:t>)</w:t>
            </w:r>
          </w:p>
        </w:tc>
      </w:tr>
    </w:tbl>
    <w:p w14:paraId="0E6F94EA" w14:textId="58E7A4EA" w:rsidR="001B5358" w:rsidRDefault="00494541" w:rsidP="00B46EE7">
      <w:pPr>
        <w:pStyle w:val="Newparagraph"/>
      </w:pPr>
      <w:r>
        <w:lastRenderedPageBreak/>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plainTextFormattedCitation":"(Kuncheva 2007)","previouslyFormattedCitation":"(Kuncheva 2007)"},"properties":{"noteIndex":0},"schema":"https://github.com/citation-style-language/schema/raw/master/csl-citation.json"}</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0AE4D513" w:rsidR="006E1B94" w:rsidRDefault="002C55DA" w:rsidP="00B46EE7">
      <w:pPr>
        <w:pStyle w:val="Newparagraph"/>
      </w:pPr>
      <w:r>
        <w:t>A</w:t>
      </w:r>
      <w:r w:rsidR="006E1B94">
        <w:t xml:space="preserve"> </w:t>
      </w:r>
      <w:del w:id="340" w:author="dugalh" w:date="2018-06-11T12:00:00Z">
        <w:r w:rsidR="00A05AE5" w:rsidDel="007B685E">
          <w:delText>k-</w:delText>
        </w:r>
      </w:del>
      <w:ins w:id="341" w:author="dugalh" w:date="2018-06-11T12:00:00Z">
        <w:r w:rsidR="007B685E" w:rsidRPr="007B685E">
          <w:rPr>
            <w:i/>
          </w:rPr>
          <w:t>k-</w:t>
        </w:r>
      </w:ins>
      <w:r w:rsidR="006E1B94">
        <w:t>nearest</w:t>
      </w:r>
      <w:r w:rsidR="00A05AE5">
        <w:t>-</w:t>
      </w:r>
      <w:r w:rsidR="006E1B94">
        <w:t>neighbour</w:t>
      </w:r>
      <w:r w:rsidR="00F27743">
        <w:t xml:space="preserve"> </w:t>
      </w:r>
      <w:r w:rsidR="00A05AE5">
        <w:t>(</w:t>
      </w:r>
      <w:del w:id="342" w:author="dugalh" w:date="2018-06-11T12:00:00Z">
        <w:r w:rsidR="00A05AE5" w:rsidDel="007B685E">
          <w:delText>k-</w:delText>
        </w:r>
      </w:del>
      <w:ins w:id="343" w:author="dugalh" w:date="2018-06-11T12:00:00Z">
        <w:r w:rsidR="007B685E" w:rsidRPr="007B685E">
          <w:rPr>
            <w:i/>
          </w:rPr>
          <w:t>k-</w:t>
        </w:r>
      </w:ins>
      <w:r w:rsidR="00A05AE5">
        <w:t>NN)</w:t>
      </w:r>
      <w:r w:rsidR="006E1B94">
        <w:t xml:space="preserve"> classifier (with </w:t>
      </w:r>
      <m:oMath>
        <m:r>
          <w:rPr>
            <w:rFonts w:ascii="Cambria Math" w:hAnsi="Cambria Math"/>
          </w:rPr>
          <m:t>k=3</m:t>
        </m:r>
      </m:oMath>
      <w:r w:rsidR="006E1B94">
        <w:t xml:space="preserve">) was used to evaluate the accuracy of the features selected by each method.  </w:t>
      </w:r>
      <w:del w:id="344" w:author="dugalh" w:date="2018-06-11T12:00:00Z">
        <w:r w:rsidR="00A05AE5" w:rsidDel="007B685E">
          <w:delText>k-</w:delText>
        </w:r>
      </w:del>
      <w:ins w:id="345" w:author="dugalh" w:date="2018-06-11T12:00:00Z">
        <w:r w:rsidR="007B685E" w:rsidRPr="007B685E">
          <w:rPr>
            <w:i/>
          </w:rPr>
          <w:t>k-</w:t>
        </w:r>
      </w:ins>
      <w:r w:rsidR="00A05AE5">
        <w:t xml:space="preserve">NN is a generic classifier that makes </w:t>
      </w:r>
      <w:r w:rsidR="00B42441">
        <w:t>no</w:t>
      </w:r>
      <w:r w:rsidR="00A05AE5">
        <w:t xml:space="preserve"> assumptions about the data and requires no tuning.  While other classifiers may be more accurate in particular situations, </w:t>
      </w:r>
      <w:del w:id="346" w:author="dugalh" w:date="2018-06-11T12:00:00Z">
        <w:r w:rsidR="00A05AE5" w:rsidDel="007B685E">
          <w:delText>k-</w:delText>
        </w:r>
      </w:del>
      <w:ins w:id="347" w:author="dugalh" w:date="2018-06-11T12:00:00Z">
        <w:r w:rsidR="007B685E" w:rsidRPr="007B685E">
          <w:rPr>
            <w:i/>
          </w:rPr>
          <w:t>k-</w:t>
        </w:r>
      </w:ins>
      <w:r w:rsidR="00A05AE5">
        <w:t xml:space="preserve">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w:t>
      </w:r>
      <w:del w:id="348" w:author="dugalh" w:date="2018-06-11T12:00:00Z">
        <w:r w:rsidR="00882C69" w:rsidDel="007B685E">
          <w:delText>k-</w:delText>
        </w:r>
      </w:del>
      <w:ins w:id="349" w:author="dugalh" w:date="2018-06-11T12:00:00Z">
        <w:r w:rsidR="007B685E" w:rsidRPr="007B685E">
          <w:rPr>
            <w:i/>
          </w:rPr>
          <w:t>k-</w:t>
        </w:r>
      </w:ins>
      <w:r w:rsidR="00882C69">
        <w:t xml:space="preserve">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276CFFCF"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 xml:space="preserve">he accuracy of a </w:t>
      </w:r>
      <w:del w:id="350" w:author="dugalh" w:date="2018-06-11T12:00:00Z">
        <w:r w:rsidDel="007B685E">
          <w:delText>k-</w:delText>
        </w:r>
      </w:del>
      <w:ins w:id="351" w:author="dugalh" w:date="2018-06-11T12:00:00Z">
        <w:r w:rsidR="007B685E" w:rsidRPr="007B685E">
          <w:rPr>
            <w:i/>
          </w:rPr>
          <w:t>k-</w:t>
        </w:r>
      </w:ins>
      <w:r>
        <w:t>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710AEB83"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xml:space="preserve">.  </w:t>
      </w:r>
      <w:del w:id="352" w:author="dugalh" w:date="2018-06-12T15:38:00Z">
        <w:r w:rsidDel="003E7511">
          <w:delText>T</w:delText>
        </w:r>
        <w:r w:rsidR="0028101A" w:rsidDel="003E7511">
          <w:delText xml:space="preserve">he </w:delText>
        </w:r>
        <w:r w:rsidR="00356DA1" w:rsidDel="003E7511">
          <w:delText xml:space="preserve">dissimilarity threshold </w:delText>
        </w:r>
        <w:r w:rsidR="0028101A" w:rsidDel="003E7511">
          <w:delText xml:space="preserve">at which to extract the feature clusters </w:delText>
        </w:r>
        <w:r w:rsidDel="003E7511">
          <w:delText xml:space="preserve">from the hierarchy </w:delText>
        </w:r>
        <w:r w:rsidR="0028101A" w:rsidDel="003E7511">
          <w:delText xml:space="preserve">was determined by visual inspection of the dendrogram for each dataset.  </w:delText>
        </w:r>
        <w:r w:rsidR="00356DA1" w:rsidDel="003E7511">
          <w:delText>Thresholds at which the clusters were</w:delText>
        </w:r>
        <w:r w:rsidR="0028101A" w:rsidDel="003E7511">
          <w:delText xml:space="preserve"> both stable and strongly correlated </w:delText>
        </w:r>
        <w:r w:rsidDel="003E7511">
          <w:delText xml:space="preserve">were </w:delText>
        </w:r>
        <w:r w:rsidDel="003E7511">
          <w:lastRenderedPageBreak/>
          <w:delText>favoured</w:delText>
        </w:r>
        <w:r w:rsidR="008454AA" w:rsidDel="003E7511">
          <w:delText xml:space="preserve"> (see section </w:delText>
        </w:r>
        <w:r w:rsidR="008454AA" w:rsidDel="003E7511">
          <w:fldChar w:fldCharType="begin"/>
        </w:r>
        <w:r w:rsidR="008454AA" w:rsidDel="003E7511">
          <w:delInstrText xml:space="preserve"> REF _Ref475980656 \r \h </w:delInstrText>
        </w:r>
        <w:r w:rsidR="008454AA" w:rsidDel="003E7511">
          <w:fldChar w:fldCharType="separate"/>
        </w:r>
        <w:r w:rsidR="00A7454A" w:rsidDel="003E7511">
          <w:delText>2.1</w:delText>
        </w:r>
        <w:r w:rsidR="008454AA" w:rsidDel="003E7511">
          <w:fldChar w:fldCharType="end"/>
        </w:r>
        <w:r w:rsidR="008454AA" w:rsidDel="003E7511">
          <w:delText xml:space="preserve"> for a description of these concepts)</w:delText>
        </w:r>
        <w:r w:rsidDel="003E7511">
          <w:delText>.</w:delText>
        </w:r>
        <w:r w:rsidR="0028101A" w:rsidDel="003E7511">
          <w:delText xml:space="preserve"> </w:delText>
        </w:r>
        <w:r w:rsidR="00420DF1" w:rsidDel="003E7511">
          <w:delText xml:space="preserve"> </w:delText>
        </w:r>
        <w:r w:rsidR="00721FEA" w:rsidDel="003E7511">
          <w:delText>Th</w:delText>
        </w:r>
        <w:r w:rsidR="00B42441" w:rsidDel="003E7511">
          <w:delText>e chosen</w:delText>
        </w:r>
        <w:r w:rsidR="00721FEA" w:rsidDel="003E7511">
          <w:delText xml:space="preserve"> </w:delText>
        </w:r>
        <w:r w:rsidR="00356DA1" w:rsidDel="003E7511">
          <w:delText xml:space="preserve">threshold </w:delText>
        </w:r>
        <w:r w:rsidR="00721FEA" w:rsidDel="003E7511">
          <w:delText xml:space="preserve">was used across all bootstraps of </w:delText>
        </w:r>
        <w:r w:rsidR="001B4634" w:rsidDel="003E7511">
          <w:delText xml:space="preserve">the </w:delText>
        </w:r>
        <w:r w:rsidR="00721FEA" w:rsidDel="003E7511">
          <w:delText xml:space="preserve">data set.  </w:delText>
        </w:r>
      </w:del>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76D3F956"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791B39">
        <w:instrText>ADDIN CSL_CITATION {"citationItems":[{"id":"ITEM-1","itemData":{"author":[{"dropping-particle":"","family":"Mishra","given":"K K","non-dropping-particle":"","parse-names":false,"suffix":""},{"dropping-particle":"","family":"Harit","given":"Sandeep","non-dropping-particle":"","parse-names":false,"suffix":""}],"container-title":"Multi-Objective Optimization using Evolutionary Algorithms","id":"ITEM-1","issue":"25","issued":{"date-parts":[["2010"]]},"page":"35-39","title":"A fast algorithm for finding the non dominated set in multi objective optimization","type":"article-journal","volume":"1"},"uris":["http://www.mendeley.com/documents/?uuid=c3ce07e9-76eb-4b6a-9d0f-ef1436288143"]}],"mendeley":{"formattedCitation":"(Mishra and Harit 2010)","plainTextFormattedCitation":"(Mishra and Harit 2010)","previouslyFormattedCitation":"(Mishra and Harit 2010)"},"properties":{"noteIndex":0},"schema":"https://github.com/citation-style-language/schema/raw/master/csl-citation.json"}</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7BD1FF20" w:rsidR="00245357" w:rsidRDefault="00245357" w:rsidP="0040564C">
      <w:pPr>
        <w:pStyle w:val="Newparagraph"/>
        <w:rPr>
          <w:ins w:id="353" w:author="dugalh" w:date="2018-06-12T15:59:00Z"/>
        </w:rPr>
      </w:pPr>
      <w:r>
        <w:t>The bulk of the software implementation was done in Matlab</w:t>
      </w:r>
      <w:r w:rsidRPr="00305563">
        <w:rPr>
          <w:vertAlign w:val="superscript"/>
        </w:rPr>
        <w:t>TM</w:t>
      </w:r>
      <w:r>
        <w:t xml:space="preserve">, making use of the PRTools toolbox </w:t>
      </w:r>
      <w:r>
        <w:fldChar w:fldCharType="begin" w:fldLock="1"/>
      </w:r>
      <w:r w:rsidR="00791B39">
        <w:instrText>ADDIN CSL_CITATION {"citationItems":[{"id":"ITEM-1","itemData":{"URL":"http://prtools.org/prtools/","accessed":{"date-parts":[["2016","10","20"]]},"author":[{"dropping-particle":"","family":"TU Delft","given":"","non-dropping-particle":"","parse-names":false,"suffix":""}],"id":"ITEM-1","issued":{"date-parts":[["2015"]]},"title":"PRTools","type":"webpage"},"uris":["http://www.mendeley.com/documents/?uuid=12b59a0c-c7f4-438d-99bd-f33158cb050c"]}],"mendeley":{"formattedCitation":"(TU Delft 2015)","plainTextFormattedCitation":"(TU Delft 2015)","previouslyFormattedCitation":"(TU Delft 2015)"},"properties":{"noteIndex":0},"schema":"https://github.com/citation-style-language/schema/raw/master/csl-citation.json"}</w:instrText>
      </w:r>
      <w:r>
        <w:fldChar w:fldCharType="separate"/>
      </w:r>
      <w:r w:rsidR="00BA6C51" w:rsidRPr="00BA6C51">
        <w:rPr>
          <w:noProof/>
        </w:rPr>
        <w:t>(TU Delft 2015)</w:t>
      </w:r>
      <w:r>
        <w:fldChar w:fldCharType="end"/>
      </w:r>
      <w:r>
        <w:t>.  The MI</w:t>
      </w:r>
      <w:ins w:id="354" w:author="dugalh" w:date="2018-06-12T17:50:00Z">
        <w:r w:rsidR="00BB26B2">
          <w:t>,</w:t>
        </w:r>
      </w:ins>
      <w:del w:id="355" w:author="dugalh" w:date="2018-06-12T17:50:00Z">
        <w:r w:rsidDel="00BB26B2">
          <w:delText xml:space="preserve"> and</w:delText>
        </w:r>
      </w:del>
      <w:r>
        <w:t xml:space="preserve"> JMI</w:t>
      </w:r>
      <w:ins w:id="356" w:author="dugalh" w:date="2018-06-12T17:50:00Z">
        <w:r w:rsidR="00BB26B2">
          <w:t xml:space="preserve"> and MRMR</w:t>
        </w:r>
      </w:ins>
      <w:r>
        <w:t xml:space="preserve"> criteria were computed using the FEAST (FEAture Selection Toolbox) C</w:t>
      </w:r>
      <w:r w:rsidR="00A9661F">
        <w:t>++</w:t>
      </w:r>
      <w:r>
        <w:t xml:space="preserve"> implementation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p>
    <w:p w14:paraId="067CDF13" w14:textId="77777777" w:rsidR="00593C25" w:rsidRDefault="00593C25" w:rsidP="0040564C">
      <w:pPr>
        <w:pStyle w:val="Newparagraph"/>
      </w:pPr>
    </w:p>
    <w:p w14:paraId="1DA6EB29" w14:textId="77777777" w:rsidR="00416694" w:rsidRDefault="0008112F" w:rsidP="0008112F">
      <w:pPr>
        <w:pStyle w:val="Heading1"/>
      </w:pPr>
      <w:r>
        <w:t>Results and Discussion</w:t>
      </w:r>
    </w:p>
    <w:p w14:paraId="22F0D52B" w14:textId="201B27E1" w:rsidR="009714A2" w:rsidRDefault="009714A2" w:rsidP="0040564C">
      <w:pPr>
        <w:pStyle w:val="Paragraph"/>
      </w:pPr>
      <w:r>
        <w:t xml:space="preserve">The </w:t>
      </w:r>
      <w:del w:id="357" w:author="dugalh" w:date="2018-06-12T15:39:00Z">
        <w:r w:rsidR="00A9661F" w:rsidDel="003E7511">
          <w:delText xml:space="preserve">chosen </w:delText>
        </w:r>
        <w:r w:rsidR="0000460F" w:rsidDel="003E7511">
          <w:delText xml:space="preserve">FCR </w:delText>
        </w:r>
        <w:r w:rsidR="00A9661F" w:rsidDel="003E7511">
          <w:delText xml:space="preserve">correlation </w:delText>
        </w:r>
        <w:r w:rsidR="0024411F" w:rsidDel="003E7511">
          <w:delText>dissimilarity</w:delText>
        </w:r>
        <w:r w:rsidR="00A9661F" w:rsidDel="003E7511">
          <w:delText xml:space="preserve"> thresholds</w:delText>
        </w:r>
        <w:r w:rsidDel="003E7511">
          <w:delText xml:space="preserve"> and </w:delText>
        </w:r>
        <w:r w:rsidR="00A9661F" w:rsidDel="003E7511">
          <w:delText xml:space="preserve">corresponding </w:delText>
        </w:r>
      </w:del>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593C25">
        <w:t xml:space="preserve">Table </w:t>
      </w:r>
      <w:r w:rsidR="00593C25">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D36D1DE" w:rsidR="009714A2" w:rsidRDefault="00AE08BC" w:rsidP="00AE08BC">
      <w:pPr>
        <w:pStyle w:val="Paragraph"/>
      </w:pPr>
      <w:r>
        <w:t>[</w:t>
      </w:r>
      <w:bookmarkStart w:id="358" w:name="_Ref493175947"/>
      <w:r w:rsidR="009714A2">
        <w:t xml:space="preserve">Table </w:t>
      </w:r>
      <w:r w:rsidR="009714A2">
        <w:fldChar w:fldCharType="begin"/>
      </w:r>
      <w:r w:rsidR="009714A2">
        <w:instrText xml:space="preserve"> SEQ Table \* ARABIC </w:instrText>
      </w:r>
      <w:r w:rsidR="009714A2">
        <w:fldChar w:fldCharType="separate"/>
      </w:r>
      <w:r w:rsidR="00593C25">
        <w:rPr>
          <w:noProof/>
        </w:rPr>
        <w:t>3</w:t>
      </w:r>
      <w:r w:rsidR="009714A2">
        <w:fldChar w:fldCharType="end"/>
      </w:r>
      <w:bookmarkEnd w:id="358"/>
      <w:r w:rsidR="00FD6200">
        <w:t xml:space="preserve">.  </w:t>
      </w:r>
      <w:r w:rsidR="009714A2">
        <w:t>Feature selection parameters</w:t>
      </w:r>
      <w:r>
        <w:t>]</w:t>
      </w:r>
    </w:p>
    <w:p w14:paraId="16CD7C93" w14:textId="77777777" w:rsidR="00662CA9" w:rsidRDefault="00662CA9" w:rsidP="00FD6200">
      <w:pPr>
        <w:pStyle w:val="Newparagraph"/>
      </w:pPr>
    </w:p>
    <w:p w14:paraId="76131B36" w14:textId="62192451"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ins w:id="359" w:author="dugalh" w:date="2018-06-12T15:59:00Z">
        <w:r w:rsidR="00593C25">
          <w:t xml:space="preserve">Figure </w:t>
        </w:r>
        <w:r w:rsidR="00593C25">
          <w:rPr>
            <w:noProof/>
          </w:rPr>
          <w:t>1</w:t>
        </w:r>
      </w:ins>
      <w:del w:id="360" w:author="dugalh" w:date="2018-06-12T15:59:00Z">
        <w:r w:rsidR="00A7454A" w:rsidDel="00593C25">
          <w:delText xml:space="preserve">Figure </w:delText>
        </w:r>
        <w:r w:rsidR="00A7454A" w:rsidDel="00593C25">
          <w:rPr>
            <w:noProof/>
          </w:rPr>
          <w:delText>2</w:delText>
        </w:r>
      </w:del>
      <w:r>
        <w:fldChar w:fldCharType="end"/>
      </w:r>
      <w:r w:rsidR="00E95C2A">
        <w:t xml:space="preserve"> and </w:t>
      </w:r>
      <w:r w:rsidR="00E95C2A">
        <w:fldChar w:fldCharType="begin"/>
      </w:r>
      <w:r w:rsidR="00E95C2A">
        <w:instrText xml:space="preserve"> REF _Ref464643973 \h </w:instrText>
      </w:r>
      <w:r w:rsidR="00E95C2A">
        <w:fldChar w:fldCharType="separate"/>
      </w:r>
      <w:ins w:id="361" w:author="dugalh" w:date="2018-06-12T15:59:00Z">
        <w:r w:rsidR="00593C25">
          <w:t xml:space="preserve">Figure </w:t>
        </w:r>
        <w:r w:rsidR="00593C25">
          <w:rPr>
            <w:noProof/>
          </w:rPr>
          <w:t>2</w:t>
        </w:r>
      </w:ins>
      <w:del w:id="362" w:author="dugalh" w:date="2018-06-12T15:59:00Z">
        <w:r w:rsidR="00A7454A" w:rsidDel="00593C25">
          <w:delText xml:space="preserve">Figure </w:delText>
        </w:r>
        <w:r w:rsidR="00A7454A" w:rsidDel="00593C25">
          <w:rPr>
            <w:noProof/>
          </w:rPr>
          <w:delText>3</w:delText>
        </w:r>
      </w:del>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ins w:id="363" w:author="dugalh" w:date="2018-06-12T15:59:00Z">
        <w:r w:rsidR="00593C25">
          <w:t xml:space="preserve">Figure </w:t>
        </w:r>
        <w:r w:rsidR="00593C25">
          <w:rPr>
            <w:noProof/>
          </w:rPr>
          <w:t>1</w:t>
        </w:r>
      </w:ins>
      <w:del w:id="364" w:author="dugalh" w:date="2018-06-12T15:59:00Z">
        <w:r w:rsidR="00A7454A" w:rsidDel="00593C25">
          <w:delText xml:space="preserve">Figure </w:delText>
        </w:r>
        <w:r w:rsidR="00A7454A" w:rsidDel="00593C25">
          <w:rPr>
            <w:noProof/>
          </w:rPr>
          <w:delText>2</w:delText>
        </w:r>
      </w:del>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ins w:id="365" w:author="dugalh" w:date="2018-06-12T15:59:00Z">
        <w:r w:rsidR="00593C25">
          <w:t xml:space="preserve">Figure </w:t>
        </w:r>
        <w:r w:rsidR="00593C25">
          <w:rPr>
            <w:noProof/>
          </w:rPr>
          <w:t>2</w:t>
        </w:r>
      </w:ins>
      <w:del w:id="366" w:author="dugalh" w:date="2018-06-12T15:59:00Z">
        <w:r w:rsidR="00A7454A" w:rsidDel="00593C25">
          <w:delText xml:space="preserve">Figure </w:delText>
        </w:r>
        <w:r w:rsidR="00A7454A" w:rsidDel="00593C25">
          <w:rPr>
            <w:noProof/>
          </w:rPr>
          <w:delText>3</w:delText>
        </w:r>
      </w:del>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w:t>
      </w:r>
      <w:bookmarkStart w:id="367" w:name="_GoBack"/>
      <w:bookmarkEnd w:id="367"/>
      <w:r w:rsidR="00966C02">
        <w:t>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593C25">
        <w:t xml:space="preserve">Table </w:t>
      </w:r>
      <w:r w:rsidR="00593C25">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2C5088BA"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lastRenderedPageBreak/>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523FFB8C"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p>
    <w:p w14:paraId="684F775F" w14:textId="77777777" w:rsidR="00567C56" w:rsidRDefault="00567C56" w:rsidP="00567C56">
      <w:pPr>
        <w:pStyle w:val="Newparagraph"/>
      </w:pPr>
    </w:p>
    <w:p w14:paraId="16FCBD65" w14:textId="4011CC26" w:rsidR="00D0519F" w:rsidRDefault="00567C56" w:rsidP="00567C56">
      <w:pPr>
        <w:pStyle w:val="Paragraph"/>
      </w:pPr>
      <w:r>
        <w:t>[</w:t>
      </w:r>
      <w:bookmarkStart w:id="368" w:name="_Ref464643772"/>
      <w:r w:rsidR="002C7119">
        <w:t xml:space="preserve">Figure </w:t>
      </w:r>
      <w:r w:rsidR="002C7119">
        <w:fldChar w:fldCharType="begin"/>
      </w:r>
      <w:r w:rsidR="002C7119">
        <w:instrText xml:space="preserve"> SEQ Figure \* ARABIC </w:instrText>
      </w:r>
      <w:r w:rsidR="002C7119">
        <w:fldChar w:fldCharType="separate"/>
      </w:r>
      <w:ins w:id="369" w:author="dugalh" w:date="2018-06-12T15:59:00Z">
        <w:r w:rsidR="00593C25">
          <w:rPr>
            <w:noProof/>
          </w:rPr>
          <w:t>1</w:t>
        </w:r>
      </w:ins>
      <w:del w:id="370" w:author="dugalh" w:date="2018-06-12T15:59:00Z">
        <w:r w:rsidR="00A7454A" w:rsidDel="00593C25">
          <w:rPr>
            <w:noProof/>
          </w:rPr>
          <w:delText>2</w:delText>
        </w:r>
      </w:del>
      <w:r w:rsidR="002C7119">
        <w:fldChar w:fldCharType="end"/>
      </w:r>
      <w:bookmarkEnd w:id="368"/>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5FBA88D7" w:rsidR="002C7119" w:rsidRDefault="00567C56" w:rsidP="00567C56">
      <w:pPr>
        <w:pStyle w:val="Paragraph"/>
      </w:pPr>
      <w:r>
        <w:t>[</w:t>
      </w:r>
      <w:bookmarkStart w:id="371" w:name="_Ref464643973"/>
      <w:r w:rsidR="002C7119">
        <w:t xml:space="preserve">Figure </w:t>
      </w:r>
      <w:r w:rsidR="002C7119">
        <w:fldChar w:fldCharType="begin"/>
      </w:r>
      <w:r w:rsidR="002C7119">
        <w:instrText xml:space="preserve"> SEQ Figure \* ARABIC </w:instrText>
      </w:r>
      <w:r w:rsidR="002C7119">
        <w:fldChar w:fldCharType="separate"/>
      </w:r>
      <w:ins w:id="372" w:author="dugalh" w:date="2018-06-12T15:59:00Z">
        <w:r w:rsidR="00593C25">
          <w:rPr>
            <w:noProof/>
          </w:rPr>
          <w:t>2</w:t>
        </w:r>
      </w:ins>
      <w:del w:id="373" w:author="dugalh" w:date="2018-06-12T15:59:00Z">
        <w:r w:rsidR="00A7454A" w:rsidDel="00593C25">
          <w:rPr>
            <w:noProof/>
          </w:rPr>
          <w:delText>3</w:delText>
        </w:r>
      </w:del>
      <w:r w:rsidR="002C7119">
        <w:fldChar w:fldCharType="end"/>
      </w:r>
      <w:bookmarkEnd w:id="371"/>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69062962"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593C25">
        <w:t xml:space="preserve">Table </w:t>
      </w:r>
      <w:r w:rsidR="00593C25">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w:t>
      </w:r>
      <w:r w:rsidR="00124A7A">
        <w:lastRenderedPageBreak/>
        <w:t>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791B39">
        <w:instrText>ADDIN CSL_CITATION {"citationItems":[{"id":"ITEM-1","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Machine Learning Research","id":"ITEM-1","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Guyon and Elisseeff 2003)","plainTextFormattedCitation":"(Guyon and Elisseeff 2003)","previouslyFormattedCitation":"(Guyon and Elisseeff 2003)"},"properties":{"noteIndex":0},"schema":"https://github.com/citation-style-language/schema/raw/master/csl-citation.json"}</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357756B8" w:rsidR="00B61E1D" w:rsidRDefault="00FE5FAE" w:rsidP="00FE5FAE">
      <w:pPr>
        <w:pStyle w:val="Paragraph"/>
      </w:pPr>
      <w:r>
        <w:t>[</w:t>
      </w:r>
      <w:bookmarkStart w:id="374" w:name="_Ref464732046"/>
      <w:r w:rsidR="00B61E1D">
        <w:t xml:space="preserve">Table </w:t>
      </w:r>
      <w:r w:rsidR="00B61E1D">
        <w:fldChar w:fldCharType="begin"/>
      </w:r>
      <w:r w:rsidR="00B61E1D">
        <w:instrText xml:space="preserve"> SEQ Table \* ARABIC </w:instrText>
      </w:r>
      <w:r w:rsidR="00B61E1D">
        <w:fldChar w:fldCharType="separate"/>
      </w:r>
      <w:r w:rsidR="00593C25">
        <w:rPr>
          <w:noProof/>
        </w:rPr>
        <w:t>4</w:t>
      </w:r>
      <w:r w:rsidR="00B61E1D">
        <w:fldChar w:fldCharType="end"/>
      </w:r>
      <w:bookmarkEnd w:id="374"/>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040835" w:rsidR="00B001F4" w:rsidRDefault="001C68ED" w:rsidP="00FB5536">
      <w:pPr>
        <w:pStyle w:val="Newparagraph"/>
      </w:pPr>
      <w:r>
        <w:fldChar w:fldCharType="begin"/>
      </w:r>
      <w:r>
        <w:instrText xml:space="preserve"> REF _Ref493181059 \h </w:instrText>
      </w:r>
      <w:r>
        <w:fldChar w:fldCharType="separate"/>
      </w:r>
      <w:r w:rsidR="00593C25">
        <w:t xml:space="preserve">Table </w:t>
      </w:r>
      <w:r w:rsidR="00593C25">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w:t>
      </w:r>
      <w:r w:rsidR="00171F29">
        <w:lastRenderedPageBreak/>
        <w:t xml:space="preserve">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375" w:name="_Ref464737145"/>
    </w:p>
    <w:p w14:paraId="71BD7544" w14:textId="77777777" w:rsidR="00BB168B" w:rsidRDefault="00BB168B" w:rsidP="00BB168B">
      <w:pPr>
        <w:pStyle w:val="Newparagraph"/>
      </w:pPr>
    </w:p>
    <w:p w14:paraId="78A25EEA" w14:textId="696809F0" w:rsidR="001C68ED" w:rsidRDefault="00F33262" w:rsidP="00F33262">
      <w:pPr>
        <w:pStyle w:val="Paragraph"/>
      </w:pPr>
      <w:r>
        <w:t>[</w:t>
      </w:r>
      <w:bookmarkStart w:id="376" w:name="_Ref493181059"/>
      <w:r w:rsidR="001C68ED">
        <w:t xml:space="preserve">Table </w:t>
      </w:r>
      <w:r w:rsidR="001C68ED">
        <w:fldChar w:fldCharType="begin"/>
      </w:r>
      <w:r w:rsidR="001C68ED">
        <w:instrText xml:space="preserve"> SEQ Table \* ARABIC </w:instrText>
      </w:r>
      <w:r w:rsidR="001C68ED">
        <w:fldChar w:fldCharType="separate"/>
      </w:r>
      <w:r w:rsidR="00593C25">
        <w:rPr>
          <w:noProof/>
        </w:rPr>
        <w:t>5</w:t>
      </w:r>
      <w:r w:rsidR="001C68ED">
        <w:fldChar w:fldCharType="end"/>
      </w:r>
      <w:bookmarkEnd w:id="376"/>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375"/>
    <w:p w14:paraId="0D99F471" w14:textId="77777777" w:rsidR="00416694" w:rsidRDefault="00AD1A8C" w:rsidP="00AD1A8C">
      <w:pPr>
        <w:pStyle w:val="Heading1"/>
      </w:pPr>
      <w:r>
        <w:t>Conclusions</w:t>
      </w:r>
    </w:p>
    <w:p w14:paraId="3EFB0EF2" w14:textId="5D41004D" w:rsidR="00416694" w:rsidRDefault="00024AAE" w:rsidP="00FB5536">
      <w:pPr>
        <w:pStyle w:val="Paragraph"/>
      </w:pPr>
      <w:r>
        <w:t xml:space="preserve">Small changes in data sets containing redundancy can result in substantial changes in selected features.  Feature redundancy is also known to cause selection of sub-optimal features.  </w:t>
      </w:r>
      <w:r w:rsidR="00416694">
        <w:t xml:space="preserve">A method for </w:t>
      </w:r>
      <w:r w:rsidR="00450ED9">
        <w:t xml:space="preserve">selecting stable and informative features from redundant data by </w:t>
      </w:r>
      <w:r w:rsidR="00416694">
        <w:t>ranking correlated clusters of features</w:t>
      </w:r>
      <w:r w:rsidR="00450ED9">
        <w:t>,</w:t>
      </w:r>
      <w:r w:rsidR="00416694">
        <w:t xml:space="preserve"> was presented.  Using hierarchical clustering, a natural number of clusters can be selected by observing the stability of correlation relationships in the data using a dendrogram.  Clusters are then ranked using an importance measure, calculated as the median of </w:t>
      </w:r>
      <w:r w:rsidR="00B001F4">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 xml:space="preserve">from the data.  The ability to hand-pick features </w:t>
      </w:r>
      <w:r w:rsidR="00143905">
        <w:t>from the best clust</w:t>
      </w:r>
      <w:r>
        <w:t>ers distinguishes FCR from related</w:t>
      </w:r>
      <w:r w:rsidR="00143905">
        <w:t xml:space="preserve"> feature selection methods.  This ability </w:t>
      </w:r>
      <w:r w:rsidR="00416694">
        <w:t>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4A3AEC6A" w14:textId="77777777" w:rsidR="0093215E" w:rsidRDefault="0093215E" w:rsidP="00FB5536">
      <w:pPr>
        <w:pStyle w:val="Newparagraph"/>
      </w:pPr>
    </w:p>
    <w:p w14:paraId="5F61E92A" w14:textId="4056415C" w:rsidR="0093215E" w:rsidDel="003E7511" w:rsidRDefault="008257F7" w:rsidP="00FB5536">
      <w:pPr>
        <w:pStyle w:val="Newparagraph"/>
        <w:rPr>
          <w:del w:id="377" w:author="dugalh" w:date="2018-06-12T15:40:00Z"/>
        </w:rPr>
      </w:pPr>
      <w:del w:id="378" w:author="dugalh" w:date="2018-06-12T15:40:00Z">
        <w:r w:rsidDel="003E7511">
          <w:delText xml:space="preserve">The need for user specification of </w:delText>
        </w:r>
        <w:r w:rsidR="005873FC" w:rsidDel="003E7511">
          <w:delText>dissimilarity threshold</w:delText>
        </w:r>
        <w:r w:rsidDel="003E7511">
          <w:delText xml:space="preserve"> </w:delText>
        </w:r>
        <w:r w:rsidR="008256FC" w:rsidDel="003E7511">
          <w:delText xml:space="preserve">can be seen as </w:delText>
        </w:r>
        <w:r w:rsidDel="003E7511">
          <w:delText xml:space="preserve">a weakness of the </w:delText>
        </w:r>
        <w:r w:rsidR="002306EC" w:rsidDel="003E7511">
          <w:delText xml:space="preserve">FCR </w:delText>
        </w:r>
        <w:r w:rsidDel="003E7511">
          <w:delText xml:space="preserve">method.  </w:delText>
        </w:r>
        <w:r w:rsidR="002306EC" w:rsidDel="003E7511">
          <w:delText xml:space="preserve">This is a subjective choice and different </w:delText>
        </w:r>
        <w:r w:rsidR="005873FC" w:rsidDel="003E7511">
          <w:delText xml:space="preserve">thresholds </w:delText>
        </w:r>
        <w:r w:rsidR="002306EC" w:rsidDel="003E7511">
          <w:delText xml:space="preserve">can lead to different sets of selected features.  A possible way to automate this choice would be to extract clusters from all levels in the hierarchy, select a set of features from the best clusters at </w:delText>
        </w:r>
        <w:r w:rsidR="00FE7C31" w:rsidDel="003E7511">
          <w:delText>each</w:delText>
        </w:r>
        <w:r w:rsidR="002306EC" w:rsidDel="003E7511">
          <w:delText xml:space="preserve"> level, </w:delText>
        </w:r>
        <w:r w:rsidR="002306EC" w:rsidDel="003E7511">
          <w:lastRenderedPageBreak/>
          <w:delText xml:space="preserve">and then use a performance measure such as the accuracy of a </w:delText>
        </w:r>
      </w:del>
      <w:del w:id="379" w:author="dugalh" w:date="2018-06-11T12:01:00Z">
        <w:r w:rsidR="002306EC" w:rsidDel="007B685E">
          <w:delText>k-</w:delText>
        </w:r>
      </w:del>
      <w:del w:id="380" w:author="dugalh" w:date="2018-06-12T15:40:00Z">
        <w:r w:rsidR="002306EC" w:rsidDel="003E7511">
          <w:delText>NN classifier to choose the best set of features</w:delText>
        </w:r>
        <w:r w:rsidR="005873FC" w:rsidDel="003E7511">
          <w:delText xml:space="preserve"> overall</w:delText>
        </w:r>
        <w:r w:rsidR="002306EC" w:rsidDel="003E7511">
          <w:delText xml:space="preserve">.  The need for visual inspection of the dendrogram to make the choice of </w:delText>
        </w:r>
        <w:r w:rsidR="005873FC" w:rsidDel="003E7511">
          <w:delText xml:space="preserve">dissimilarity threshold </w:delText>
        </w:r>
        <w:r w:rsidR="002306EC" w:rsidDel="003E7511">
          <w:delText>limits the dimensionality of data that the FCR method can practically be applied to.  For data sets of hundreds or thousands of features</w:delText>
        </w:r>
        <w:r w:rsidR="00997A57" w:rsidDel="003E7511">
          <w:delText xml:space="preserve">, </w:delText>
        </w:r>
        <w:r w:rsidR="002306EC" w:rsidDel="003E7511">
          <w:delText xml:space="preserve">the dendrogram </w:delText>
        </w:r>
        <w:r w:rsidR="008256FC" w:rsidDel="003E7511">
          <w:delText>may</w:delText>
        </w:r>
        <w:r w:rsidR="00997A57" w:rsidDel="003E7511">
          <w:delText xml:space="preserve"> </w:delText>
        </w:r>
        <w:r w:rsidR="002306EC" w:rsidDel="003E7511">
          <w:delText xml:space="preserve">be </w:delText>
        </w:r>
        <w:r w:rsidR="00997A57" w:rsidDel="003E7511">
          <w:delText xml:space="preserve">too </w:delText>
        </w:r>
        <w:r w:rsidR="002306EC" w:rsidDel="003E7511">
          <w:delText xml:space="preserve">cluttered </w:delText>
        </w:r>
        <w:r w:rsidR="00997A57" w:rsidDel="003E7511">
          <w:delText>to make a sensible choice</w:delText>
        </w:r>
        <w:r w:rsidR="008301C2" w:rsidDel="003E7511">
          <w:delText xml:space="preserve"> and a feature selection algorithm other than FCR </w:delText>
        </w:r>
        <w:r w:rsidR="00DF2FDA" w:rsidDel="003E7511">
          <w:delText>may</w:delText>
        </w:r>
        <w:r w:rsidR="008301C2" w:rsidDel="003E7511">
          <w:delText xml:space="preserve"> be more appropriate</w:delText>
        </w:r>
        <w:r w:rsidR="00997A57" w:rsidDel="003E7511">
          <w:delText>.</w:delText>
        </w:r>
        <w:r w:rsidR="00F0702E" w:rsidDel="003E7511">
          <w:delText xml:space="preserve">  </w:delText>
        </w:r>
        <w:r w:rsidR="00EF664A" w:rsidDel="003E7511">
          <w:delText xml:space="preserve">It is worth noting that for problems where feature stability </w:delText>
        </w:r>
        <w:r w:rsidR="00F658AE" w:rsidDel="003E7511">
          <w:delText xml:space="preserve">and </w:delText>
        </w:r>
        <w:r w:rsidR="00EF664A" w:rsidDel="003E7511">
          <w:delText>user specification of preferred variables are not required, FS-</w:delText>
        </w:r>
        <w:r w:rsidR="00DC1844" w:rsidDel="003E7511">
          <w:delText>NaiveBC</w:delText>
        </w:r>
        <w:r w:rsidR="00EF664A" w:rsidDel="003E7511">
          <w:delText xml:space="preserve"> may be a more sensible choice of feature selection method.  It achieved the best accuracy results and does not require any user intervention as with FCR. </w:delText>
        </w:r>
      </w:del>
    </w:p>
    <w:p w14:paraId="43B3A697" w14:textId="77777777" w:rsidR="00151E9E" w:rsidRDefault="00151E9E" w:rsidP="00FB5536">
      <w:pPr>
        <w:pStyle w:val="Newparagraph"/>
      </w:pPr>
    </w:p>
    <w:p w14:paraId="7F13263A" w14:textId="6AB3D46D" w:rsidR="00714EC2" w:rsidRDefault="00183420" w:rsidP="00FB5536">
      <w:pPr>
        <w:pStyle w:val="Newparagraph"/>
      </w:pPr>
      <w:del w:id="381" w:author="dugalh" w:date="2018-06-12T15:41:00Z">
        <w:r w:rsidDel="003E7511">
          <w:delText xml:space="preserve">Despite these </w:delText>
        </w:r>
        <w:r w:rsidR="00445A96" w:rsidDel="003E7511">
          <w:delText>limitations</w:delText>
        </w:r>
        <w:r w:rsidDel="003E7511">
          <w:delText xml:space="preserve">, </w:delText>
        </w:r>
      </w:del>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w:t>
      </w:r>
      <w:r w:rsidR="00AB2FDE">
        <w:t xml:space="preserve">Unlike structured sparsity regularisation approaches, these relevance criteria do not assume a linear dependence between features and class labels.  </w:t>
      </w:r>
      <w:r w:rsidR="00714EC2">
        <w:t xml:space="preserve">FS-NaiveBC provided the best accuracy performance but 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w:t>
      </w:r>
      <w:r w:rsidR="00714EC2">
        <w:lastRenderedPageBreak/>
        <w:t xml:space="preserve">require interpretation </w:t>
      </w:r>
      <w:r w:rsidR="00714EC2">
        <w:fldChar w:fldCharType="begin" w:fldLock="1"/>
      </w:r>
      <w:r w:rsidR="00791B39">
        <w: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t>References</w:t>
      </w:r>
    </w:p>
    <w:p w14:paraId="4CAD46E6" w14:textId="423B8CBB" w:rsidR="00AE3850" w:rsidRPr="00AE3850" w:rsidRDefault="00CE1864" w:rsidP="00AE3850">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AE3850" w:rsidRPr="00AE3850">
        <w:rPr>
          <w:noProof/>
        </w:rPr>
        <w:t xml:space="preserve">Bishop, Christopher M. 2003. </w:t>
      </w:r>
      <w:r w:rsidR="00AE3850" w:rsidRPr="00AE3850">
        <w:rPr>
          <w:i/>
          <w:iCs/>
          <w:noProof/>
        </w:rPr>
        <w:t>Neural Networks for Pattern Recognition</w:t>
      </w:r>
      <w:r w:rsidR="00AE3850" w:rsidRPr="00AE3850">
        <w:rPr>
          <w:noProof/>
        </w:rPr>
        <w:t>. New York: Oxford University Press. doi:10.1002/0470854774.</w:t>
      </w:r>
    </w:p>
    <w:p w14:paraId="2E85D041"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Blaschke, T. 2010. “Object Based Image Analysis for Remote Sensing.” </w:t>
      </w:r>
      <w:r w:rsidRPr="00AE3850">
        <w:rPr>
          <w:i/>
          <w:iCs/>
          <w:noProof/>
        </w:rPr>
        <w:t>ISPRS Journal of Photogrammetry and Remote Sensing</w:t>
      </w:r>
      <w:r w:rsidRPr="00AE3850">
        <w:rPr>
          <w:noProof/>
        </w:rPr>
        <w:t xml:space="preserve"> 65 (1). Elsevier B.V.: 2–16. doi:10.1016/j.isprsjprs.2009.06.004.</w:t>
      </w:r>
    </w:p>
    <w:p w14:paraId="5E931A43"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Breiman, Leo. 2001. “Random Forests.” </w:t>
      </w:r>
      <w:r w:rsidRPr="00AE3850">
        <w:rPr>
          <w:i/>
          <w:iCs/>
          <w:noProof/>
        </w:rPr>
        <w:t>Machine Learning</w:t>
      </w:r>
      <w:r w:rsidRPr="00AE3850">
        <w:rPr>
          <w:noProof/>
        </w:rPr>
        <w:t xml:space="preserve"> 45 (1): 5–32. doi:10.1023/A:1010933404324.</w:t>
      </w:r>
    </w:p>
    <w:p w14:paraId="4C637593"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Brown, Gavin, Adam Pocock, Ming-Jie Zhao, and Mikel Lujan. 2012. “Conditional Likelihood Maximisation: A Unifying Framework for Mutual Information Feature Selection.” </w:t>
      </w:r>
      <w:r w:rsidRPr="00AE3850">
        <w:rPr>
          <w:i/>
          <w:iCs/>
          <w:noProof/>
        </w:rPr>
        <w:t>Journal of Machine Learning Research</w:t>
      </w:r>
      <w:r w:rsidRPr="00AE3850">
        <w:rPr>
          <w:noProof/>
        </w:rPr>
        <w:t xml:space="preserve"> 13: 27–66. doi:10.1016/j.patcog.2015.11.007.</w:t>
      </w:r>
    </w:p>
    <w:p w14:paraId="1EA25E33"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Burges, Christopher J.C. 1998. “A Tutorial on Support Vector Machines for Pattern Recognition.” </w:t>
      </w:r>
      <w:r w:rsidRPr="00AE3850">
        <w:rPr>
          <w:i/>
          <w:iCs/>
          <w:noProof/>
        </w:rPr>
        <w:t>Data Mining and Knowledge Discovery</w:t>
      </w:r>
      <w:r w:rsidRPr="00AE3850">
        <w:rPr>
          <w:noProof/>
        </w:rPr>
        <w:t xml:space="preserve"> 2 (2): 121–167. doi:10.1023/A:1009715923555.</w:t>
      </w:r>
    </w:p>
    <w:p w14:paraId="56047D2E"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Chen, Xi, and Yanfeng Gu. 2015. “Class-Specific Feature Selection With Local Geometric Structure and Discriminative Information Based on Sparse Similar Samples.” </w:t>
      </w:r>
      <w:r w:rsidRPr="00AE3850">
        <w:rPr>
          <w:i/>
          <w:iCs/>
          <w:noProof/>
        </w:rPr>
        <w:t xml:space="preserve">IEEE </w:t>
      </w:r>
      <w:r w:rsidRPr="00AE3850">
        <w:rPr>
          <w:i/>
          <w:iCs/>
          <w:noProof/>
        </w:rPr>
        <w:lastRenderedPageBreak/>
        <w:t>Geoscience and Remote Sensing Letters</w:t>
      </w:r>
      <w:r w:rsidRPr="00AE3850">
        <w:rPr>
          <w:noProof/>
        </w:rPr>
        <w:t xml:space="preserve"> 12 (7): 1392–1396. doi:10.1109/LGRS.2015.2402205.</w:t>
      </w:r>
    </w:p>
    <w:p w14:paraId="05431F76"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Chen, Xi, Gongjian Zhou, Yushi Chen, Guofan Shao, and Yanfeng Gu. 2017. “Supervised Multiview Feature Selection Exploring Homogeneity and Heterogeneity with L1,2 -Norm and Automatic View Generation.” </w:t>
      </w:r>
      <w:r w:rsidRPr="00AE3850">
        <w:rPr>
          <w:i/>
          <w:iCs/>
          <w:noProof/>
        </w:rPr>
        <w:t>IEEE Transactions on Geoscience and Remote Sensing</w:t>
      </w:r>
      <w:r w:rsidRPr="00AE3850">
        <w:rPr>
          <w:noProof/>
        </w:rPr>
        <w:t xml:space="preserve"> 55 (4): 2074–2088. doi:10.1109/TGRS.2016.2636329.</w:t>
      </w:r>
    </w:p>
    <w:p w14:paraId="7B1AABDC"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Chi, Mingmin, Antonio Plaza, Jon Atli Benediktsson, Zhongyi Sun, Jinsheng Shen, and Yangyong Zhu. 2016. “Big Data for Remote Sensing: Challenges and Opportunities.” </w:t>
      </w:r>
      <w:r w:rsidRPr="00AE3850">
        <w:rPr>
          <w:i/>
          <w:iCs/>
          <w:noProof/>
        </w:rPr>
        <w:t>Proceedings of the IEEE</w:t>
      </w:r>
      <w:r w:rsidRPr="00AE3850">
        <w:rPr>
          <w:noProof/>
        </w:rPr>
        <w:t xml:space="preserve"> 104 (11): 2207–2219. doi:10.1109/JPROC.2016.2598228.</w:t>
      </w:r>
    </w:p>
    <w:p w14:paraId="49400764"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Cukur, Huseyin, Hamidullah Binol, Faruk Sukru Uslu, Yusuf Kalayci, and Abdullah Bal. 2015. “Cross Correlation Based Clustering for Feature Selection in Hyperspectral Imagery.” In </w:t>
      </w:r>
      <w:r w:rsidRPr="00AE3850">
        <w:rPr>
          <w:i/>
          <w:iCs/>
          <w:noProof/>
        </w:rPr>
        <w:t>2015 9th International Conference on Electrical and Electronics Engineering (ELECO)</w:t>
      </w:r>
      <w:r w:rsidRPr="00AE3850">
        <w:rPr>
          <w:noProof/>
        </w:rPr>
        <w:t>, 232–236. Bursa: IEEE. doi:10.1109/ELECO.2015.7394552.</w:t>
      </w:r>
    </w:p>
    <w:p w14:paraId="38685388"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Duin, R P W, and David M. J. Tax. 2005. “Statistical Pattern Recognition.” In </w:t>
      </w:r>
      <w:r w:rsidRPr="00AE3850">
        <w:rPr>
          <w:i/>
          <w:iCs/>
          <w:noProof/>
        </w:rPr>
        <w:t>Handbook of Pattern Recognition and Computer Vision, 3rd Ed.</w:t>
      </w:r>
      <w:r w:rsidRPr="00AE3850">
        <w:rPr>
          <w:noProof/>
        </w:rPr>
        <w:t>, edited by CH Chen and PSP Wang, 1–21. Singapore: World Scientific. doi:10.1142/9789812775320_0001.</w:t>
      </w:r>
    </w:p>
    <w:p w14:paraId="155957D5"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Frey, Brendan J, and Delbert Dueck. 2007. “Clustering by Passing Messages between Data Points.” </w:t>
      </w:r>
      <w:r w:rsidRPr="00AE3850">
        <w:rPr>
          <w:i/>
          <w:iCs/>
          <w:noProof/>
        </w:rPr>
        <w:t>Science</w:t>
      </w:r>
      <w:r w:rsidRPr="00AE3850">
        <w:rPr>
          <w:noProof/>
        </w:rPr>
        <w:t xml:space="preserve"> 315 (5814): 972–976. doi:10.1126/science.1136800.</w:t>
      </w:r>
    </w:p>
    <w:p w14:paraId="1F8B4E8A"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GIC. 2014. “Hyperspectral Remote Sensing Scenes.” http://www.ehu.eus/ccwintco/index.php?title=Hyperspectral_Remote_Sensing_Scenes.</w:t>
      </w:r>
    </w:p>
    <w:p w14:paraId="3E50B489"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Gui, Jie, Zhenan Sun, Shuiwang Ji, Dacheng Tao, and Tieniu Tan. 2016. “Feature Selection Based on Structured Sparsity: A Comprehensive Study.” </w:t>
      </w:r>
      <w:r w:rsidRPr="00AE3850">
        <w:rPr>
          <w:i/>
          <w:iCs/>
          <w:noProof/>
        </w:rPr>
        <w:t>IEEE Transactions on Neural Networks and Learning Systems</w:t>
      </w:r>
      <w:r w:rsidRPr="00AE3850">
        <w:rPr>
          <w:noProof/>
        </w:rPr>
        <w:t xml:space="preserve"> 28 (7): 1–18. doi:10.1109/TNNLS.2016.2551724.</w:t>
      </w:r>
    </w:p>
    <w:p w14:paraId="392AD2A6"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Guyon, Isabelle, and Andre Elisseeff. 2003. “An Introduction to Variable and Feature Selection.” </w:t>
      </w:r>
      <w:r w:rsidRPr="00AE3850">
        <w:rPr>
          <w:i/>
          <w:iCs/>
          <w:noProof/>
        </w:rPr>
        <w:t>Journal OfMachine Learning Research</w:t>
      </w:r>
      <w:r w:rsidRPr="00AE3850">
        <w:rPr>
          <w:noProof/>
        </w:rPr>
        <w:t xml:space="preserve"> 3: 1157–1182. doi:10.1016/j.aca.2011.07.027.</w:t>
      </w:r>
    </w:p>
    <w:p w14:paraId="3ADFECD7"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Guyon, Isabelle, Jason Weston, Stephen Barnhill, and Vladimir Vapnik. 2002. “Gene Selection for Cancer Classification Using Support Vector Machines.” </w:t>
      </w:r>
      <w:r w:rsidRPr="00AE3850">
        <w:rPr>
          <w:i/>
          <w:iCs/>
          <w:noProof/>
        </w:rPr>
        <w:t>Machine Learning</w:t>
      </w:r>
      <w:r w:rsidRPr="00AE3850">
        <w:rPr>
          <w:noProof/>
        </w:rPr>
        <w:t xml:space="preserve"> 46 (1–3): 389–422. doi:10.1023/A:1012487302797.</w:t>
      </w:r>
    </w:p>
    <w:p w14:paraId="3B8DD956"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Hand, David J, and Kerning Yu. 2001. “Idiot’s Bayes - Not So Stupid After All?” </w:t>
      </w:r>
      <w:r w:rsidRPr="00AE3850">
        <w:rPr>
          <w:i/>
          <w:iCs/>
          <w:noProof/>
        </w:rPr>
        <w:t>International Statisitical Review</w:t>
      </w:r>
      <w:r w:rsidRPr="00AE3850">
        <w:rPr>
          <w:noProof/>
        </w:rPr>
        <w:t xml:space="preserve"> 69 (3): 385–398.</w:t>
      </w:r>
    </w:p>
    <w:p w14:paraId="4BD77AEE"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Inza, Iñaki, Pedro Larrañaga, Rosa Blanco, and Antonio J. Cerrolaza. 2004. “Filter versus Wrapper Gene Selection Approaches in DNA Microarray Domains.” </w:t>
      </w:r>
      <w:r w:rsidRPr="00AE3850">
        <w:rPr>
          <w:i/>
          <w:iCs/>
          <w:noProof/>
        </w:rPr>
        <w:t>Artificial Intelligence in Medicine</w:t>
      </w:r>
      <w:r w:rsidRPr="00AE3850">
        <w:rPr>
          <w:noProof/>
        </w:rPr>
        <w:t xml:space="preserve"> 31 (2): 91–103. doi:10.1016/j.artmed.2004.01.007.</w:t>
      </w:r>
    </w:p>
    <w:p w14:paraId="2493C944"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lastRenderedPageBreak/>
        <w:t xml:space="preserve">Jain, Anil K, Robert P W Duin, and Jianchang Mao. 2000. “Statistical Pattern Recognition: A Review.” </w:t>
      </w:r>
      <w:r w:rsidRPr="00AE3850">
        <w:rPr>
          <w:i/>
          <w:iCs/>
          <w:noProof/>
        </w:rPr>
        <w:t>IEEE Transactions on Pattern Analysis and Machine Intelligence</w:t>
      </w:r>
      <w:r w:rsidRPr="00AE3850">
        <w:rPr>
          <w:noProof/>
        </w:rPr>
        <w:t xml:space="preserve"> 22 (1): 4–37.</w:t>
      </w:r>
    </w:p>
    <w:p w14:paraId="549CF025"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Johnson, Brian, and Zhixiao Xie. 2013. “Classifying a High Resolution Image of an Urban Area Using Super-Object Information.” </w:t>
      </w:r>
      <w:r w:rsidRPr="00AE3850">
        <w:rPr>
          <w:i/>
          <w:iCs/>
          <w:noProof/>
        </w:rPr>
        <w:t>ISPRS Journal of Photogrammetry and Remote Sensing</w:t>
      </w:r>
      <w:r w:rsidRPr="00AE3850">
        <w:rPr>
          <w:noProof/>
        </w:rPr>
        <w:t xml:space="preserve"> 83 (September): 40–49. doi:10.1016/j.isprsjprs.2013.05.008.</w:t>
      </w:r>
    </w:p>
    <w:p w14:paraId="23B5AF5C"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Kalousis, Alexandros, Julien Prados, and Melanie Hilario. 2007. “Stability of Feature Selection Algorithms: A Study on High-Dimensional Spaces.” </w:t>
      </w:r>
      <w:r w:rsidRPr="00AE3850">
        <w:rPr>
          <w:i/>
          <w:iCs/>
          <w:noProof/>
        </w:rPr>
        <w:t>Knowledge and Information Systems</w:t>
      </w:r>
      <w:r w:rsidRPr="00AE3850">
        <w:rPr>
          <w:noProof/>
        </w:rPr>
        <w:t xml:space="preserve"> 12 (1): 95–116. doi:10.1007/s10115-006-0040-8.</w:t>
      </w:r>
    </w:p>
    <w:p w14:paraId="0C150FD4"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Kononenko, Igor, E Šimec, and M Robnik-Šikonja. 1997. “Overcoming the Myopia of Inductive Learning Algorithms with RELIEFF.” </w:t>
      </w:r>
      <w:r w:rsidRPr="00AE3850">
        <w:rPr>
          <w:i/>
          <w:iCs/>
          <w:noProof/>
        </w:rPr>
        <w:t>Applied Intelligence</w:t>
      </w:r>
      <w:r w:rsidRPr="00AE3850">
        <w:rPr>
          <w:noProof/>
        </w:rPr>
        <w:t xml:space="preserve"> 7 (1): 39–55. doi:10.1023/A:1008280620621.</w:t>
      </w:r>
    </w:p>
    <w:p w14:paraId="1F0CDC5C"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Kuncheva, L I. 2007. “A Stability Index for Feature Selection.” In </w:t>
      </w:r>
      <w:r w:rsidRPr="00AE3850">
        <w:rPr>
          <w:i/>
          <w:iCs/>
          <w:noProof/>
        </w:rPr>
        <w:t>International Multi-Conference: Artificial Intelligence and Applications</w:t>
      </w:r>
      <w:r w:rsidRPr="00AE3850">
        <w:rPr>
          <w:noProof/>
        </w:rPr>
        <w:t>, 390–395. Innsbruck, Austria: IASTED.</w:t>
      </w:r>
    </w:p>
    <w:p w14:paraId="4B6E6C92"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Li, Shengqiao, E James Harner, and Donald a Adjeroh. 2011. “Random KNN Feature Selection - a Fast and Stable Alternative to Random Forests.” </w:t>
      </w:r>
      <w:r w:rsidRPr="00AE3850">
        <w:rPr>
          <w:i/>
          <w:iCs/>
          <w:noProof/>
        </w:rPr>
        <w:t>BMC Bioinformatics</w:t>
      </w:r>
      <w:r w:rsidRPr="00AE3850">
        <w:rPr>
          <w:noProof/>
        </w:rPr>
        <w:t xml:space="preserve"> 12 (1). BioMed Central Ltd: 450. doi:10.1186/1471-2105-12-450.</w:t>
      </w:r>
    </w:p>
    <w:p w14:paraId="6647EAE3"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Lichman, M. 2013. “UCI Machine Learning Repository.” http://archive.ics.uci.edu/ml.</w:t>
      </w:r>
    </w:p>
    <w:p w14:paraId="700AFC1A"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Mishra, K K, and Sandeep Harit. 2010. “A Fast Algorithm for Finding the Non Dominated Set in Multi Objective Optimization.” </w:t>
      </w:r>
      <w:r w:rsidRPr="00AE3850">
        <w:rPr>
          <w:i/>
          <w:iCs/>
          <w:noProof/>
        </w:rPr>
        <w:t>Multi-Objective Optimization Using Evolutionary Algorithms</w:t>
      </w:r>
      <w:r w:rsidRPr="00AE3850">
        <w:rPr>
          <w:noProof/>
        </w:rPr>
        <w:t xml:space="preserve"> 1 (25): 35–39.</w:t>
      </w:r>
    </w:p>
    <w:p w14:paraId="70765206"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Mitra, Pabitra, C A Murthy, and Sankar K Pal. 2002. “Unsupervised Feature Selection Using Feature Similarity.” </w:t>
      </w:r>
      <w:r w:rsidRPr="00AE3850">
        <w:rPr>
          <w:i/>
          <w:iCs/>
          <w:noProof/>
        </w:rPr>
        <w:t>IEEE Transactions on Pattern Analysis and Machine Intelligence PAMI</w:t>
      </w:r>
      <w:r w:rsidRPr="00AE3850">
        <w:rPr>
          <w:noProof/>
        </w:rPr>
        <w:t xml:space="preserve"> 24 (3): 301–312. doi:10.1109/34.990133.</w:t>
      </w:r>
    </w:p>
    <w:p w14:paraId="0635B5A1"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Sahu, Barnali, and Debahuti Mishra. 2011. “A Novel Approach for Selecting Informative Genes from Gene Expression Data Using Signal-to-Noise Ratio and t-Statistics.” In </w:t>
      </w:r>
      <w:r w:rsidRPr="00AE3850">
        <w:rPr>
          <w:i/>
          <w:iCs/>
          <w:noProof/>
        </w:rPr>
        <w:t>2011 2nd International Conference on Computer and Communication Technology (ICCCT-2011)</w:t>
      </w:r>
      <w:r w:rsidRPr="00AE3850">
        <w:rPr>
          <w:noProof/>
        </w:rPr>
        <w:t>, 5–10. Allahabad, India: IEEE. doi:10.1109/ICCCT.2011.6075207.</w:t>
      </w:r>
    </w:p>
    <w:p w14:paraId="5585A84B"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Strobl, Carolin, Anne-Laure Boulesteix, Thomas Kneib, Thomas Augustin, and Achim Zeileis. 2008. “Conditional Variable Importance for Random Forests.” </w:t>
      </w:r>
      <w:r w:rsidRPr="00AE3850">
        <w:rPr>
          <w:i/>
          <w:iCs/>
          <w:noProof/>
        </w:rPr>
        <w:t>BMC Bioinformatics</w:t>
      </w:r>
      <w:r w:rsidRPr="00AE3850">
        <w:rPr>
          <w:noProof/>
        </w:rPr>
        <w:t xml:space="preserve"> 9 (January): 307. doi:10.1186/1471-2105-9-307.</w:t>
      </w:r>
    </w:p>
    <w:p w14:paraId="0396380A"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Tolosi, Laura, and Thomas Lengauer. 2011. “Classification with Correlated Features: Unreliability of Feature Ranking and Solutions.” </w:t>
      </w:r>
      <w:r w:rsidRPr="00AE3850">
        <w:rPr>
          <w:i/>
          <w:iCs/>
          <w:noProof/>
        </w:rPr>
        <w:t>Bioinformatics</w:t>
      </w:r>
      <w:r w:rsidRPr="00AE3850">
        <w:rPr>
          <w:noProof/>
        </w:rPr>
        <w:t xml:space="preserve"> 27 (14): 1986–1994. </w:t>
      </w:r>
      <w:r w:rsidRPr="00AE3850">
        <w:rPr>
          <w:noProof/>
        </w:rPr>
        <w:lastRenderedPageBreak/>
        <w:t>doi:10.1093/bioinformatics/btr300.</w:t>
      </w:r>
    </w:p>
    <w:p w14:paraId="34F09599"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TU Delft. 2015. “PRTools.” http://prtools.org/prtools/.</w:t>
      </w:r>
    </w:p>
    <w:p w14:paraId="0CA7F0BE"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Wang, Hua, Feiping Nie, Heng Huang, Shannon Risacher, Andrew J Saykin, Li Shen, and ADNI. 2010. “Efficient and Robust Feature Selection via Joint ℓ2, 1-Norms Minimization.” </w:t>
      </w:r>
      <w:r w:rsidRPr="00AE3850">
        <w:rPr>
          <w:i/>
          <w:iCs/>
          <w:noProof/>
        </w:rPr>
        <w:t>Advances in Neural Information Processing Systems</w:t>
      </w:r>
      <w:r w:rsidRPr="00AE3850">
        <w:rPr>
          <w:noProof/>
        </w:rPr>
        <w:t xml:space="preserve"> 23 (March): 1813–1821. doi:10.1016/j.neuroimage.2010.10.081.</w:t>
      </w:r>
    </w:p>
    <w:p w14:paraId="21CB5A8E"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Webb, Andrew R. 2002. </w:t>
      </w:r>
      <w:r w:rsidRPr="00AE3850">
        <w:rPr>
          <w:i/>
          <w:iCs/>
          <w:noProof/>
        </w:rPr>
        <w:t>Statistical Pattern Recognition</w:t>
      </w:r>
      <w:r w:rsidRPr="00AE3850">
        <w:rPr>
          <w:noProof/>
        </w:rPr>
        <w:t>. Chichester, UK: John Wiley &amp; Sons, Ltd. doi:10.1002/0470854774.</w:t>
      </w:r>
    </w:p>
    <w:p w14:paraId="115DAF8A"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Wu, Bo, Chongcheng Chen, Tahar Mohand Kechadi, and Liya Sun. 2013. “A Comparative Evaluation of Filter-Based Feature Selection Methods for Hyper-Spectral Band Selection.” </w:t>
      </w:r>
      <w:r w:rsidRPr="00AE3850">
        <w:rPr>
          <w:i/>
          <w:iCs/>
          <w:noProof/>
        </w:rPr>
        <w:t>International Journal of Remote Sensing</w:t>
      </w:r>
      <w:r w:rsidRPr="00AE3850">
        <w:rPr>
          <w:noProof/>
        </w:rPr>
        <w:t xml:space="preserve"> 34 (22): 7974–7990. doi:10.1080/01431161.2013.827815.</w:t>
      </w:r>
    </w:p>
    <w:p w14:paraId="5223EC37"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Yang, Howard Hua, and John Moody. 1999. “Data Visualization and Feature Selection: New Algorithms for Nongaussian Data.” </w:t>
      </w:r>
      <w:r w:rsidRPr="00AE3850">
        <w:rPr>
          <w:i/>
          <w:iCs/>
          <w:noProof/>
        </w:rPr>
        <w:t>Advances in Neural Information Processing Systems</w:t>
      </w:r>
      <w:r w:rsidRPr="00AE3850">
        <w:rPr>
          <w:noProof/>
        </w:rPr>
        <w:t xml:space="preserve"> 12 (Mi): 687–693.</w:t>
      </w:r>
    </w:p>
    <w:p w14:paraId="4729E4D4"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Yousef, Malik, Segun Jung, Louise C Showe, and Michael K Showe. 2007. “Recursive Cluster Elimination (RCE) for Classification and Feature Selection from Gene Expression Data.” </w:t>
      </w:r>
      <w:r w:rsidRPr="00AE3850">
        <w:rPr>
          <w:i/>
          <w:iCs/>
          <w:noProof/>
        </w:rPr>
        <w:t>BMC Bioinformatics</w:t>
      </w:r>
      <w:r w:rsidRPr="00AE3850">
        <w:rPr>
          <w:noProof/>
        </w:rPr>
        <w:t xml:space="preserve"> 8 (144). doi:10.1186/1471-2105-8-144.</w:t>
      </w:r>
    </w:p>
    <w:p w14:paraId="2D3C739B" w14:textId="77777777" w:rsidR="00AE3850" w:rsidRPr="00AE3850" w:rsidRDefault="00AE3850" w:rsidP="00AE3850">
      <w:pPr>
        <w:widowControl w:val="0"/>
        <w:autoSpaceDE w:val="0"/>
        <w:autoSpaceDN w:val="0"/>
        <w:adjustRightInd w:val="0"/>
        <w:spacing w:line="360" w:lineRule="auto"/>
        <w:ind w:left="480" w:hanging="480"/>
        <w:rPr>
          <w:noProof/>
        </w:rPr>
      </w:pPr>
      <w:r w:rsidRPr="00AE3850">
        <w:rPr>
          <w:noProof/>
        </w:rPr>
        <w:t xml:space="preserve">Yu, Lei, and Huan Liu. 2004. “Efficient Feature Selection via Analysis of Relevance and Redundancy.” </w:t>
      </w:r>
      <w:r w:rsidRPr="00AE3850">
        <w:rPr>
          <w:i/>
          <w:iCs/>
          <w:noProof/>
        </w:rPr>
        <w:t>Journal of Machine Learning Research</w:t>
      </w:r>
      <w:r w:rsidRPr="00AE3850">
        <w:rPr>
          <w:noProof/>
        </w:rPr>
        <w:t xml:space="preserve"> 5 (2004): 1205–1224.</w:t>
      </w:r>
    </w:p>
    <w:p w14:paraId="5610BC0A" w14:textId="77777777" w:rsidR="00CE1864" w:rsidRDefault="00CE1864" w:rsidP="00416694">
      <w:pPr>
        <w:spacing w:line="360" w:lineRule="auto"/>
        <w:jc w:val="both"/>
      </w:pPr>
      <w:r>
        <w:fldChar w:fldCharType="end"/>
      </w:r>
    </w:p>
    <w:sectPr w:rsidR="00CE1864" w:rsidSect="00BA673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Reviewer1" w:date="2018-06-11T11:42:00Z" w:initials="rev1">
    <w:p w14:paraId="363DBF20" w14:textId="37880E46" w:rsidR="00593C25" w:rsidRDefault="00593C25">
      <w:pPr>
        <w:pStyle w:val="CommentText"/>
      </w:pPr>
      <w:r>
        <w:rPr>
          <w:rStyle w:val="CommentReference"/>
        </w:rPr>
        <w:annotationRef/>
      </w:r>
      <w:r>
        <w:t>This paper presents a feature selection method for high dimensional remotely sensed data. It mainly uses the average-linkage hierarchical clustering to group the corrected features, and the importance is measured based on the median of a relevance criterion. The manuscript is not written well. The structure is not clear which makes it hard to understand. Some important problems should be considered as follows.</w:t>
      </w:r>
      <w:r>
        <w:br/>
        <w:t xml:space="preserve">1.The logic of the introduction is not clear, and </w:t>
      </w:r>
      <w:r w:rsidRPr="00D57DC4">
        <w:rPr>
          <w:highlight w:val="yellow"/>
        </w:rPr>
        <w:t>there are too many different</w:t>
      </w:r>
      <w:r>
        <w:t xml:space="preserve"> categories according to various classifying criteria. The introduction is not comprehensive as well. Some related works should be added as follows.</w:t>
      </w:r>
      <w:r>
        <w:br/>
        <w:t xml:space="preserve">“Dual Clustering Based Hyperspectral Band Selection by Contextual Analysis,” IEEE T-GRS, 2016. “Salient Band Selection for Hyperspectral Image Classification via Manifold Ranking,” IEEE T-NNLS, 2016. “Hyperspectral Band Selection by Multi-task Sparsity Pursuit,” IEEE T-GRS, 2015. “Hyperspectral Image Band Selection via Global Optimal Clustering,” IGARSS, 2017. </w:t>
      </w:r>
      <w:r>
        <w:br/>
        <w:t>(*** Note from Editor (Tim Warner) - please do NOT cite these works unless they specifically add to the paper.  It is not clear to me that these papers are directly relevant to your work; if they are not directly relevant then they should not be cited.)</w:t>
      </w:r>
    </w:p>
  </w:comment>
  <w:comment w:id="3" w:author="Reviewer2" w:date="2018-06-11T11:50:00Z" w:initials="rev2">
    <w:p w14:paraId="3B32ED0B" w14:textId="7929790A" w:rsidR="00593C25" w:rsidRDefault="00593C25">
      <w:pPr>
        <w:pStyle w:val="CommentText"/>
      </w:pPr>
      <w:r>
        <w:rPr>
          <w:rStyle w:val="CommentReference"/>
        </w:rPr>
        <w:annotationRef/>
      </w:r>
      <w:r>
        <w:t>This paper presents a new feature selection method based on feature clustering and ranking for high-dimensional remote sensing data classification. The description of the proposed method is not sufficient. The contribution of this paper is not enough. The specific comments are as follow:</w:t>
      </w:r>
    </w:p>
  </w:comment>
  <w:comment w:id="6" w:author="Reviewer1" w:date="2018-06-11T11:43:00Z" w:initials="rev1">
    <w:p w14:paraId="799860AD" w14:textId="45DC2130" w:rsidR="00593C25" w:rsidRDefault="00593C25">
      <w:pPr>
        <w:pStyle w:val="CommentText"/>
      </w:pPr>
      <w:r>
        <w:rPr>
          <w:rStyle w:val="CommentReference"/>
        </w:rPr>
        <w:annotationRef/>
      </w:r>
      <w:r>
        <w:t>The structure of the whole manuscript is not clear</w:t>
      </w:r>
      <w:r w:rsidRPr="00D57DC4">
        <w:rPr>
          <w:highlight w:val="yellow"/>
        </w:rPr>
        <w:t>. It is really hard to understand the motivations of the proposed method</w:t>
      </w:r>
      <w:r>
        <w:t>. It is better to reorganize the structure, and put the experimental figures and tables under the corresponding manuscript description.</w:t>
      </w:r>
    </w:p>
  </w:comment>
  <w:comment w:id="11" w:author="Reviewer2" w:date="2018-06-11T11:50:00Z" w:initials="rev2">
    <w:p w14:paraId="47156D7E" w14:textId="34B372C4" w:rsidR="00593C25" w:rsidRDefault="00593C25">
      <w:pPr>
        <w:pStyle w:val="CommentText"/>
      </w:pPr>
      <w:r>
        <w:rPr>
          <w:rStyle w:val="CommentReference"/>
        </w:rPr>
        <w:annotationRef/>
      </w:r>
      <w:r>
        <w:t>In the Introduction, the review of existing feature selection methods are poorly organized. Moreover, the main contribution of this paper should be added and clearer.</w:t>
      </w:r>
    </w:p>
  </w:comment>
  <w:comment w:id="29" w:author="Reviewer1" w:date="2018-06-11T11:45:00Z" w:initials="rev1">
    <w:p w14:paraId="28F1F8EB" w14:textId="3FB687AC" w:rsidR="00593C25" w:rsidRDefault="00593C25">
      <w:pPr>
        <w:pStyle w:val="CommentText"/>
      </w:pPr>
      <w:r>
        <w:rPr>
          <w:rStyle w:val="CommentReference"/>
        </w:rPr>
        <w:annotationRef/>
      </w:r>
      <w:r>
        <w:t>One important motivation of the proposed is taking the computation time and measurement cost into consideration when selecting features. In the detailed algorithm implementation, how to select bands based on the computation time?</w:t>
      </w:r>
    </w:p>
  </w:comment>
  <w:comment w:id="30" w:author="Reviewer2" w:date="2018-06-11T11:51:00Z" w:initials="rev2">
    <w:p w14:paraId="6346A297" w14:textId="68AE338E" w:rsidR="00593C25" w:rsidRDefault="00593C25">
      <w:pPr>
        <w:pStyle w:val="CommentText"/>
      </w:pPr>
      <w:r>
        <w:rPr>
          <w:rStyle w:val="CommentReference"/>
        </w:rPr>
        <w:annotationRef/>
      </w:r>
      <w:r>
        <w:t>In 2.1, the introduction of the proposed method is too short. Some more detailed procedure of the proposed method should be added.</w:t>
      </w:r>
    </w:p>
  </w:comment>
  <w:comment w:id="39" w:author="Reviewer1" w:date="2018-06-11T11:46:00Z" w:initials="rev1">
    <w:p w14:paraId="587FAD32" w14:textId="08763C18" w:rsidR="00593C25" w:rsidRDefault="00593C25">
      <w:pPr>
        <w:pStyle w:val="CommentText"/>
      </w:pPr>
      <w:r>
        <w:rPr>
          <w:rStyle w:val="CommentReference"/>
        </w:rPr>
        <w:annotationRef/>
      </w:r>
      <w:r>
        <w:t>The dissimilarity threshold is an important parameter which is determined by visual inspection dendrogram for each data set. This parameter selection is subjective and not stable. Therefore, how does this parameter affect the stability of the whole method? Is the defined stability meaningful when the proposed method involves an unstable parameter?</w:t>
      </w:r>
    </w:p>
  </w:comment>
  <w:comment w:id="330" w:author="Reviewer2" w:date="2018-06-11T11:51:00Z" w:initials="rev2">
    <w:p w14:paraId="7DFCAE31" w14:textId="67FA676E" w:rsidR="00593C25" w:rsidRDefault="00593C25">
      <w:pPr>
        <w:pStyle w:val="CommentText"/>
      </w:pPr>
      <w:r>
        <w:rPr>
          <w:rStyle w:val="CommentReference"/>
        </w:rPr>
        <w:annotationRef/>
      </w:r>
      <w:r>
        <w:t>In the experiment, the analysis of selected features for different methods may be investigat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3DBF20" w15:done="0"/>
  <w15:commentEx w15:paraId="3B32ED0B" w15:done="0"/>
  <w15:commentEx w15:paraId="799860AD" w15:done="0"/>
  <w15:commentEx w15:paraId="47156D7E" w15:done="0"/>
  <w15:commentEx w15:paraId="28F1F8EB" w15:done="0"/>
  <w15:commentEx w15:paraId="6346A297" w15:done="0"/>
  <w15:commentEx w15:paraId="587FAD32" w15:done="0"/>
  <w15:commentEx w15:paraId="7DFCAE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37C6A3" w14:textId="77777777" w:rsidR="00B26721" w:rsidRDefault="00B26721" w:rsidP="00A90339">
      <w:r>
        <w:separator/>
      </w:r>
    </w:p>
  </w:endnote>
  <w:endnote w:type="continuationSeparator" w:id="0">
    <w:p w14:paraId="743EECB7" w14:textId="77777777" w:rsidR="00B26721" w:rsidRDefault="00B26721"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839811" w14:textId="77777777" w:rsidR="00B26721" w:rsidRDefault="00B26721" w:rsidP="00A90339">
      <w:r>
        <w:separator/>
      </w:r>
    </w:p>
  </w:footnote>
  <w:footnote w:type="continuationSeparator" w:id="0">
    <w:p w14:paraId="25492B32" w14:textId="77777777" w:rsidR="00B26721" w:rsidRDefault="00B26721"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EE804D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rson w15:author="Reviewer1">
    <w15:presenceInfo w15:providerId="None" w15:userId="Reviewer1"/>
  </w15:person>
  <w15:person w15:author="Reviewer2">
    <w15:presenceInfo w15:providerId="None" w15:userId="Reviewer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3A91"/>
    <w:rsid w:val="0000460F"/>
    <w:rsid w:val="000054AB"/>
    <w:rsid w:val="0000614E"/>
    <w:rsid w:val="00010534"/>
    <w:rsid w:val="00016591"/>
    <w:rsid w:val="00020F5D"/>
    <w:rsid w:val="000214A6"/>
    <w:rsid w:val="00022BB0"/>
    <w:rsid w:val="00023B39"/>
    <w:rsid w:val="00024AAE"/>
    <w:rsid w:val="00026446"/>
    <w:rsid w:val="00026A2A"/>
    <w:rsid w:val="00031908"/>
    <w:rsid w:val="00032AD9"/>
    <w:rsid w:val="00034B46"/>
    <w:rsid w:val="00037DF2"/>
    <w:rsid w:val="00040285"/>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1716"/>
    <w:rsid w:val="0008205B"/>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E78ED"/>
    <w:rsid w:val="000F0596"/>
    <w:rsid w:val="000F107B"/>
    <w:rsid w:val="000F6C32"/>
    <w:rsid w:val="00101D09"/>
    <w:rsid w:val="00105545"/>
    <w:rsid w:val="00106056"/>
    <w:rsid w:val="00106535"/>
    <w:rsid w:val="00107B95"/>
    <w:rsid w:val="00111D1C"/>
    <w:rsid w:val="00112078"/>
    <w:rsid w:val="00113C2F"/>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3905"/>
    <w:rsid w:val="001461E7"/>
    <w:rsid w:val="00146294"/>
    <w:rsid w:val="001466CD"/>
    <w:rsid w:val="00146DAE"/>
    <w:rsid w:val="00146DE4"/>
    <w:rsid w:val="0015080C"/>
    <w:rsid w:val="00151E9E"/>
    <w:rsid w:val="001577CE"/>
    <w:rsid w:val="00157BEE"/>
    <w:rsid w:val="00161C7E"/>
    <w:rsid w:val="00162268"/>
    <w:rsid w:val="00164407"/>
    <w:rsid w:val="001719F6"/>
    <w:rsid w:val="00171F29"/>
    <w:rsid w:val="00174EC9"/>
    <w:rsid w:val="00174F09"/>
    <w:rsid w:val="00176DB5"/>
    <w:rsid w:val="001773E5"/>
    <w:rsid w:val="00181316"/>
    <w:rsid w:val="001815AF"/>
    <w:rsid w:val="00183420"/>
    <w:rsid w:val="00183DC8"/>
    <w:rsid w:val="00183FF1"/>
    <w:rsid w:val="001852C2"/>
    <w:rsid w:val="00190474"/>
    <w:rsid w:val="0019131E"/>
    <w:rsid w:val="00191C63"/>
    <w:rsid w:val="00193B68"/>
    <w:rsid w:val="00194BA8"/>
    <w:rsid w:val="0019544A"/>
    <w:rsid w:val="00196DB6"/>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08D2"/>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17EBF"/>
    <w:rsid w:val="002232FC"/>
    <w:rsid w:val="00223FDE"/>
    <w:rsid w:val="002256CF"/>
    <w:rsid w:val="002259E1"/>
    <w:rsid w:val="00227D94"/>
    <w:rsid w:val="0023050A"/>
    <w:rsid w:val="002306EC"/>
    <w:rsid w:val="002308E8"/>
    <w:rsid w:val="002313E8"/>
    <w:rsid w:val="0023284A"/>
    <w:rsid w:val="0023358B"/>
    <w:rsid w:val="00234673"/>
    <w:rsid w:val="00234AF7"/>
    <w:rsid w:val="002352CA"/>
    <w:rsid w:val="002356BD"/>
    <w:rsid w:val="0023590D"/>
    <w:rsid w:val="0024336D"/>
    <w:rsid w:val="0024369F"/>
    <w:rsid w:val="00243F04"/>
    <w:rsid w:val="0024411F"/>
    <w:rsid w:val="00245357"/>
    <w:rsid w:val="00245BEE"/>
    <w:rsid w:val="00247014"/>
    <w:rsid w:val="00250B89"/>
    <w:rsid w:val="0025144A"/>
    <w:rsid w:val="002519EE"/>
    <w:rsid w:val="00251ACB"/>
    <w:rsid w:val="002538AD"/>
    <w:rsid w:val="00254B84"/>
    <w:rsid w:val="0025675D"/>
    <w:rsid w:val="002608F4"/>
    <w:rsid w:val="00260A97"/>
    <w:rsid w:val="00260CC5"/>
    <w:rsid w:val="0026513A"/>
    <w:rsid w:val="002703F2"/>
    <w:rsid w:val="002712A0"/>
    <w:rsid w:val="00271631"/>
    <w:rsid w:val="002741E5"/>
    <w:rsid w:val="00276C77"/>
    <w:rsid w:val="002774A4"/>
    <w:rsid w:val="002779D7"/>
    <w:rsid w:val="002802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0F6B"/>
    <w:rsid w:val="002C1DBF"/>
    <w:rsid w:val="002C33AB"/>
    <w:rsid w:val="002C3561"/>
    <w:rsid w:val="002C3F03"/>
    <w:rsid w:val="002C4BBE"/>
    <w:rsid w:val="002C55DA"/>
    <w:rsid w:val="002C7119"/>
    <w:rsid w:val="002C79AA"/>
    <w:rsid w:val="002D1469"/>
    <w:rsid w:val="002D33E3"/>
    <w:rsid w:val="002D69EB"/>
    <w:rsid w:val="002D6BB2"/>
    <w:rsid w:val="002E1530"/>
    <w:rsid w:val="002E1E5A"/>
    <w:rsid w:val="002E2D05"/>
    <w:rsid w:val="002E36ED"/>
    <w:rsid w:val="002E3F2F"/>
    <w:rsid w:val="002E4B5D"/>
    <w:rsid w:val="002E67E1"/>
    <w:rsid w:val="002F11EB"/>
    <w:rsid w:val="002F12BF"/>
    <w:rsid w:val="002F180C"/>
    <w:rsid w:val="002F43DD"/>
    <w:rsid w:val="002F66DA"/>
    <w:rsid w:val="00300E8C"/>
    <w:rsid w:val="003037E2"/>
    <w:rsid w:val="00306BAA"/>
    <w:rsid w:val="00310ED0"/>
    <w:rsid w:val="00312733"/>
    <w:rsid w:val="00313D69"/>
    <w:rsid w:val="003144BA"/>
    <w:rsid w:val="00314845"/>
    <w:rsid w:val="00317FCD"/>
    <w:rsid w:val="00324FF9"/>
    <w:rsid w:val="00326933"/>
    <w:rsid w:val="003277C3"/>
    <w:rsid w:val="003307B7"/>
    <w:rsid w:val="00333233"/>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810DD"/>
    <w:rsid w:val="00381E1A"/>
    <w:rsid w:val="00383154"/>
    <w:rsid w:val="003834D2"/>
    <w:rsid w:val="003836A7"/>
    <w:rsid w:val="00385C6C"/>
    <w:rsid w:val="00386971"/>
    <w:rsid w:val="00386CF6"/>
    <w:rsid w:val="00390CCE"/>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3BB7"/>
    <w:rsid w:val="003C4937"/>
    <w:rsid w:val="003C5F7C"/>
    <w:rsid w:val="003C755A"/>
    <w:rsid w:val="003D0A30"/>
    <w:rsid w:val="003D0C4C"/>
    <w:rsid w:val="003D1E1B"/>
    <w:rsid w:val="003D2849"/>
    <w:rsid w:val="003D38E0"/>
    <w:rsid w:val="003D3F29"/>
    <w:rsid w:val="003D42AE"/>
    <w:rsid w:val="003D4860"/>
    <w:rsid w:val="003D5AFF"/>
    <w:rsid w:val="003D67DE"/>
    <w:rsid w:val="003E2AFA"/>
    <w:rsid w:val="003E435F"/>
    <w:rsid w:val="003E57FB"/>
    <w:rsid w:val="003E7511"/>
    <w:rsid w:val="003F03BA"/>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0ED9"/>
    <w:rsid w:val="00452152"/>
    <w:rsid w:val="00453028"/>
    <w:rsid w:val="004532D2"/>
    <w:rsid w:val="00455192"/>
    <w:rsid w:val="0046045C"/>
    <w:rsid w:val="0046177F"/>
    <w:rsid w:val="00464697"/>
    <w:rsid w:val="00464897"/>
    <w:rsid w:val="0046524A"/>
    <w:rsid w:val="00466644"/>
    <w:rsid w:val="00466B9B"/>
    <w:rsid w:val="00470AAD"/>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6FA3"/>
    <w:rsid w:val="004B78D1"/>
    <w:rsid w:val="004C1C08"/>
    <w:rsid w:val="004C1F8B"/>
    <w:rsid w:val="004C30D9"/>
    <w:rsid w:val="004C54A9"/>
    <w:rsid w:val="004C7251"/>
    <w:rsid w:val="004C760E"/>
    <w:rsid w:val="004D1154"/>
    <w:rsid w:val="004D1316"/>
    <w:rsid w:val="004D1369"/>
    <w:rsid w:val="004D20A1"/>
    <w:rsid w:val="004D2F05"/>
    <w:rsid w:val="004D38FC"/>
    <w:rsid w:val="004D3943"/>
    <w:rsid w:val="004D3E92"/>
    <w:rsid w:val="004D6135"/>
    <w:rsid w:val="004E02E0"/>
    <w:rsid w:val="004E08EA"/>
    <w:rsid w:val="004E0D08"/>
    <w:rsid w:val="004E1443"/>
    <w:rsid w:val="004E1D1B"/>
    <w:rsid w:val="004E27F1"/>
    <w:rsid w:val="004E2B9D"/>
    <w:rsid w:val="004E2C44"/>
    <w:rsid w:val="004E50FC"/>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3756F"/>
    <w:rsid w:val="00541362"/>
    <w:rsid w:val="0054313D"/>
    <w:rsid w:val="00550BF2"/>
    <w:rsid w:val="005607A4"/>
    <w:rsid w:val="005608B5"/>
    <w:rsid w:val="005642EC"/>
    <w:rsid w:val="00567C56"/>
    <w:rsid w:val="00570695"/>
    <w:rsid w:val="00573377"/>
    <w:rsid w:val="00575B3F"/>
    <w:rsid w:val="00576B05"/>
    <w:rsid w:val="005778F1"/>
    <w:rsid w:val="00580398"/>
    <w:rsid w:val="00582B44"/>
    <w:rsid w:val="005856A3"/>
    <w:rsid w:val="00585933"/>
    <w:rsid w:val="005869E9"/>
    <w:rsid w:val="005873FC"/>
    <w:rsid w:val="00587CA2"/>
    <w:rsid w:val="00590FDF"/>
    <w:rsid w:val="00591E32"/>
    <w:rsid w:val="00593C25"/>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27B"/>
    <w:rsid w:val="005B5979"/>
    <w:rsid w:val="005B5FFB"/>
    <w:rsid w:val="005C1FBD"/>
    <w:rsid w:val="005C2410"/>
    <w:rsid w:val="005C2AC5"/>
    <w:rsid w:val="005C369F"/>
    <w:rsid w:val="005C64F6"/>
    <w:rsid w:val="005D019E"/>
    <w:rsid w:val="005D2DE7"/>
    <w:rsid w:val="005D37E1"/>
    <w:rsid w:val="005D5FDA"/>
    <w:rsid w:val="005D66CD"/>
    <w:rsid w:val="005E021C"/>
    <w:rsid w:val="005E04AD"/>
    <w:rsid w:val="005E273C"/>
    <w:rsid w:val="005E2EF6"/>
    <w:rsid w:val="005E3671"/>
    <w:rsid w:val="005E3D21"/>
    <w:rsid w:val="005E43EB"/>
    <w:rsid w:val="005E52F9"/>
    <w:rsid w:val="005E77F7"/>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5112"/>
    <w:rsid w:val="00676333"/>
    <w:rsid w:val="00676EBB"/>
    <w:rsid w:val="00677CBC"/>
    <w:rsid w:val="006860E4"/>
    <w:rsid w:val="00690582"/>
    <w:rsid w:val="00690AFE"/>
    <w:rsid w:val="006952C5"/>
    <w:rsid w:val="0069581A"/>
    <w:rsid w:val="00696229"/>
    <w:rsid w:val="00697405"/>
    <w:rsid w:val="006A02D5"/>
    <w:rsid w:val="006A0D39"/>
    <w:rsid w:val="006A1235"/>
    <w:rsid w:val="006A2231"/>
    <w:rsid w:val="006A2479"/>
    <w:rsid w:val="006A3884"/>
    <w:rsid w:val="006A472F"/>
    <w:rsid w:val="006B0878"/>
    <w:rsid w:val="006B1C40"/>
    <w:rsid w:val="006B21B5"/>
    <w:rsid w:val="006B3B82"/>
    <w:rsid w:val="006B560D"/>
    <w:rsid w:val="006B5992"/>
    <w:rsid w:val="006B6E65"/>
    <w:rsid w:val="006B747E"/>
    <w:rsid w:val="006C1395"/>
    <w:rsid w:val="006C3E84"/>
    <w:rsid w:val="006C50B0"/>
    <w:rsid w:val="006D0D33"/>
    <w:rsid w:val="006D0DFE"/>
    <w:rsid w:val="006D1A86"/>
    <w:rsid w:val="006D25A1"/>
    <w:rsid w:val="006D39CE"/>
    <w:rsid w:val="006D51C7"/>
    <w:rsid w:val="006E03BE"/>
    <w:rsid w:val="006E1B94"/>
    <w:rsid w:val="006E1D75"/>
    <w:rsid w:val="006E340D"/>
    <w:rsid w:val="006E34FA"/>
    <w:rsid w:val="006E355B"/>
    <w:rsid w:val="006E3D44"/>
    <w:rsid w:val="006E4051"/>
    <w:rsid w:val="006E4CA3"/>
    <w:rsid w:val="006F2476"/>
    <w:rsid w:val="006F299D"/>
    <w:rsid w:val="006F2DFC"/>
    <w:rsid w:val="006F3970"/>
    <w:rsid w:val="006F52BC"/>
    <w:rsid w:val="00700656"/>
    <w:rsid w:val="00702339"/>
    <w:rsid w:val="0070272D"/>
    <w:rsid w:val="00703412"/>
    <w:rsid w:val="00703B35"/>
    <w:rsid w:val="00714141"/>
    <w:rsid w:val="00714EC2"/>
    <w:rsid w:val="0071660C"/>
    <w:rsid w:val="00716B9F"/>
    <w:rsid w:val="00716FEF"/>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46ADC"/>
    <w:rsid w:val="0075098F"/>
    <w:rsid w:val="00751761"/>
    <w:rsid w:val="00751A6B"/>
    <w:rsid w:val="00752CB1"/>
    <w:rsid w:val="0075363A"/>
    <w:rsid w:val="0075581B"/>
    <w:rsid w:val="00755CFF"/>
    <w:rsid w:val="00756916"/>
    <w:rsid w:val="00756CA2"/>
    <w:rsid w:val="00756F3A"/>
    <w:rsid w:val="0076135A"/>
    <w:rsid w:val="0076331B"/>
    <w:rsid w:val="00770137"/>
    <w:rsid w:val="00770D94"/>
    <w:rsid w:val="00777CF3"/>
    <w:rsid w:val="007808E6"/>
    <w:rsid w:val="00782D84"/>
    <w:rsid w:val="007831A4"/>
    <w:rsid w:val="00783736"/>
    <w:rsid w:val="00783F2B"/>
    <w:rsid w:val="00785392"/>
    <w:rsid w:val="007853B8"/>
    <w:rsid w:val="00787C46"/>
    <w:rsid w:val="00791492"/>
    <w:rsid w:val="00791B39"/>
    <w:rsid w:val="00796BE6"/>
    <w:rsid w:val="007A28F9"/>
    <w:rsid w:val="007A60E4"/>
    <w:rsid w:val="007A6595"/>
    <w:rsid w:val="007B14BC"/>
    <w:rsid w:val="007B2C73"/>
    <w:rsid w:val="007B685E"/>
    <w:rsid w:val="007B6885"/>
    <w:rsid w:val="007B6C5E"/>
    <w:rsid w:val="007B7ED2"/>
    <w:rsid w:val="007C136C"/>
    <w:rsid w:val="007C3EB3"/>
    <w:rsid w:val="007C4B75"/>
    <w:rsid w:val="007D1C02"/>
    <w:rsid w:val="007D269D"/>
    <w:rsid w:val="007D40B0"/>
    <w:rsid w:val="007E06DD"/>
    <w:rsid w:val="007E40CD"/>
    <w:rsid w:val="007E4855"/>
    <w:rsid w:val="007E5AA9"/>
    <w:rsid w:val="007E5D1D"/>
    <w:rsid w:val="007E661C"/>
    <w:rsid w:val="007E6994"/>
    <w:rsid w:val="007F3D3C"/>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2A17"/>
    <w:rsid w:val="008446EB"/>
    <w:rsid w:val="00844DB2"/>
    <w:rsid w:val="00844EE0"/>
    <w:rsid w:val="008454AA"/>
    <w:rsid w:val="00851D86"/>
    <w:rsid w:val="00852875"/>
    <w:rsid w:val="008544A9"/>
    <w:rsid w:val="00854615"/>
    <w:rsid w:val="00854647"/>
    <w:rsid w:val="0085763A"/>
    <w:rsid w:val="00861A2A"/>
    <w:rsid w:val="00861C83"/>
    <w:rsid w:val="00862F43"/>
    <w:rsid w:val="00864344"/>
    <w:rsid w:val="00864943"/>
    <w:rsid w:val="0087030E"/>
    <w:rsid w:val="00870CE4"/>
    <w:rsid w:val="00873FD7"/>
    <w:rsid w:val="00874308"/>
    <w:rsid w:val="00876D26"/>
    <w:rsid w:val="00882C69"/>
    <w:rsid w:val="00884DD9"/>
    <w:rsid w:val="008856C5"/>
    <w:rsid w:val="008868DA"/>
    <w:rsid w:val="008905E8"/>
    <w:rsid w:val="00892A84"/>
    <w:rsid w:val="00893FBF"/>
    <w:rsid w:val="00895250"/>
    <w:rsid w:val="00895C65"/>
    <w:rsid w:val="00897014"/>
    <w:rsid w:val="008A0CF3"/>
    <w:rsid w:val="008A20C6"/>
    <w:rsid w:val="008A2613"/>
    <w:rsid w:val="008A2A34"/>
    <w:rsid w:val="008A2ECD"/>
    <w:rsid w:val="008A3773"/>
    <w:rsid w:val="008A4B74"/>
    <w:rsid w:val="008A52DF"/>
    <w:rsid w:val="008A6357"/>
    <w:rsid w:val="008A6DF3"/>
    <w:rsid w:val="008B1ABE"/>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BB5"/>
    <w:rsid w:val="008E4D03"/>
    <w:rsid w:val="008E6869"/>
    <w:rsid w:val="008F16A8"/>
    <w:rsid w:val="008F1727"/>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2CBB"/>
    <w:rsid w:val="009543BF"/>
    <w:rsid w:val="00954DB1"/>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02FF"/>
    <w:rsid w:val="009C1CCB"/>
    <w:rsid w:val="009C3241"/>
    <w:rsid w:val="009C6170"/>
    <w:rsid w:val="009C6542"/>
    <w:rsid w:val="009C6A2F"/>
    <w:rsid w:val="009C6A7D"/>
    <w:rsid w:val="009D00CC"/>
    <w:rsid w:val="009D2F92"/>
    <w:rsid w:val="009D4124"/>
    <w:rsid w:val="009D7F6C"/>
    <w:rsid w:val="009E271E"/>
    <w:rsid w:val="009E44A8"/>
    <w:rsid w:val="009E58C2"/>
    <w:rsid w:val="009E60BD"/>
    <w:rsid w:val="009E78F6"/>
    <w:rsid w:val="009F022A"/>
    <w:rsid w:val="009F0B05"/>
    <w:rsid w:val="009F0EA0"/>
    <w:rsid w:val="009F157F"/>
    <w:rsid w:val="009F2369"/>
    <w:rsid w:val="009F3E28"/>
    <w:rsid w:val="009F41C5"/>
    <w:rsid w:val="009F4EC4"/>
    <w:rsid w:val="00A04A5A"/>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27C1"/>
    <w:rsid w:val="00A32CC6"/>
    <w:rsid w:val="00A36402"/>
    <w:rsid w:val="00A37446"/>
    <w:rsid w:val="00A409F2"/>
    <w:rsid w:val="00A41E0C"/>
    <w:rsid w:val="00A42437"/>
    <w:rsid w:val="00A43691"/>
    <w:rsid w:val="00A4479E"/>
    <w:rsid w:val="00A44D7F"/>
    <w:rsid w:val="00A4521C"/>
    <w:rsid w:val="00A54A5C"/>
    <w:rsid w:val="00A570CC"/>
    <w:rsid w:val="00A6029E"/>
    <w:rsid w:val="00A60F6B"/>
    <w:rsid w:val="00A61FCB"/>
    <w:rsid w:val="00A643BB"/>
    <w:rsid w:val="00A64426"/>
    <w:rsid w:val="00A6492B"/>
    <w:rsid w:val="00A6663B"/>
    <w:rsid w:val="00A66CF6"/>
    <w:rsid w:val="00A678C0"/>
    <w:rsid w:val="00A712BA"/>
    <w:rsid w:val="00A717AB"/>
    <w:rsid w:val="00A7454A"/>
    <w:rsid w:val="00A762CC"/>
    <w:rsid w:val="00A767E0"/>
    <w:rsid w:val="00A76E8C"/>
    <w:rsid w:val="00A772C7"/>
    <w:rsid w:val="00A81733"/>
    <w:rsid w:val="00A82B1D"/>
    <w:rsid w:val="00A837D2"/>
    <w:rsid w:val="00A84EAB"/>
    <w:rsid w:val="00A86251"/>
    <w:rsid w:val="00A90339"/>
    <w:rsid w:val="00A92D25"/>
    <w:rsid w:val="00A92DAA"/>
    <w:rsid w:val="00A94555"/>
    <w:rsid w:val="00A9661F"/>
    <w:rsid w:val="00A9749C"/>
    <w:rsid w:val="00A97877"/>
    <w:rsid w:val="00AA2C03"/>
    <w:rsid w:val="00AA4D62"/>
    <w:rsid w:val="00AA6C23"/>
    <w:rsid w:val="00AB1350"/>
    <w:rsid w:val="00AB2FDE"/>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3850"/>
    <w:rsid w:val="00AE4C88"/>
    <w:rsid w:val="00AE7659"/>
    <w:rsid w:val="00AE7E1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6721"/>
    <w:rsid w:val="00B27D8C"/>
    <w:rsid w:val="00B3071E"/>
    <w:rsid w:val="00B31863"/>
    <w:rsid w:val="00B33B2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4DD8"/>
    <w:rsid w:val="00B550FC"/>
    <w:rsid w:val="00B55433"/>
    <w:rsid w:val="00B5551F"/>
    <w:rsid w:val="00B5578F"/>
    <w:rsid w:val="00B562AD"/>
    <w:rsid w:val="00B6086F"/>
    <w:rsid w:val="00B60BB2"/>
    <w:rsid w:val="00B61E1D"/>
    <w:rsid w:val="00B62076"/>
    <w:rsid w:val="00B65DA4"/>
    <w:rsid w:val="00B717C6"/>
    <w:rsid w:val="00B720A8"/>
    <w:rsid w:val="00B72E9A"/>
    <w:rsid w:val="00B7407C"/>
    <w:rsid w:val="00B776FE"/>
    <w:rsid w:val="00B778BC"/>
    <w:rsid w:val="00B83BEA"/>
    <w:rsid w:val="00B84135"/>
    <w:rsid w:val="00B849C0"/>
    <w:rsid w:val="00B85875"/>
    <w:rsid w:val="00B90378"/>
    <w:rsid w:val="00B95EC9"/>
    <w:rsid w:val="00B9644C"/>
    <w:rsid w:val="00BA105C"/>
    <w:rsid w:val="00BA1E37"/>
    <w:rsid w:val="00BA30E9"/>
    <w:rsid w:val="00BA6268"/>
    <w:rsid w:val="00BA6732"/>
    <w:rsid w:val="00BA6C51"/>
    <w:rsid w:val="00BA6DBC"/>
    <w:rsid w:val="00BA7B4C"/>
    <w:rsid w:val="00BB168B"/>
    <w:rsid w:val="00BB26B2"/>
    <w:rsid w:val="00BB6843"/>
    <w:rsid w:val="00BB74E6"/>
    <w:rsid w:val="00BB7E98"/>
    <w:rsid w:val="00BC09E0"/>
    <w:rsid w:val="00BC0EFD"/>
    <w:rsid w:val="00BC33FE"/>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E7448"/>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02B1"/>
    <w:rsid w:val="00C41A63"/>
    <w:rsid w:val="00C41B3B"/>
    <w:rsid w:val="00C421EE"/>
    <w:rsid w:val="00C43DA8"/>
    <w:rsid w:val="00C462A1"/>
    <w:rsid w:val="00C46760"/>
    <w:rsid w:val="00C50C8D"/>
    <w:rsid w:val="00C52359"/>
    <w:rsid w:val="00C5498D"/>
    <w:rsid w:val="00C55AC0"/>
    <w:rsid w:val="00C55D3F"/>
    <w:rsid w:val="00C606C3"/>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1DD"/>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3FF"/>
    <w:rsid w:val="00D36ACF"/>
    <w:rsid w:val="00D372EA"/>
    <w:rsid w:val="00D4183F"/>
    <w:rsid w:val="00D42C2F"/>
    <w:rsid w:val="00D43820"/>
    <w:rsid w:val="00D439EB"/>
    <w:rsid w:val="00D45AFA"/>
    <w:rsid w:val="00D46643"/>
    <w:rsid w:val="00D53EA0"/>
    <w:rsid w:val="00D57DC4"/>
    <w:rsid w:val="00D609E0"/>
    <w:rsid w:val="00D63915"/>
    <w:rsid w:val="00D63E98"/>
    <w:rsid w:val="00D653E3"/>
    <w:rsid w:val="00D70764"/>
    <w:rsid w:val="00D71D06"/>
    <w:rsid w:val="00D75150"/>
    <w:rsid w:val="00D76888"/>
    <w:rsid w:val="00D82472"/>
    <w:rsid w:val="00D82705"/>
    <w:rsid w:val="00D86878"/>
    <w:rsid w:val="00D8796C"/>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3D5E"/>
    <w:rsid w:val="00DC4599"/>
    <w:rsid w:val="00DC7FE9"/>
    <w:rsid w:val="00DD0506"/>
    <w:rsid w:val="00DD3204"/>
    <w:rsid w:val="00DD56DC"/>
    <w:rsid w:val="00DD78F4"/>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1C"/>
    <w:rsid w:val="00E504A7"/>
    <w:rsid w:val="00E50D84"/>
    <w:rsid w:val="00E5542B"/>
    <w:rsid w:val="00E569FF"/>
    <w:rsid w:val="00E60A76"/>
    <w:rsid w:val="00E60ADF"/>
    <w:rsid w:val="00E617B9"/>
    <w:rsid w:val="00E62FE6"/>
    <w:rsid w:val="00E63210"/>
    <w:rsid w:val="00E63410"/>
    <w:rsid w:val="00E63DB3"/>
    <w:rsid w:val="00E6415A"/>
    <w:rsid w:val="00E6516E"/>
    <w:rsid w:val="00E67945"/>
    <w:rsid w:val="00E70584"/>
    <w:rsid w:val="00E7099A"/>
    <w:rsid w:val="00E72B93"/>
    <w:rsid w:val="00E76C07"/>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1D1D"/>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54842"/>
    <w:rsid w:val="00F6289B"/>
    <w:rsid w:val="00F63029"/>
    <w:rsid w:val="00F6305F"/>
    <w:rsid w:val="00F64E3C"/>
    <w:rsid w:val="00F658AE"/>
    <w:rsid w:val="00F65C14"/>
    <w:rsid w:val="00F7102A"/>
    <w:rsid w:val="00F72D04"/>
    <w:rsid w:val="00F74639"/>
    <w:rsid w:val="00F74B86"/>
    <w:rsid w:val="00F77AD2"/>
    <w:rsid w:val="00F80F37"/>
    <w:rsid w:val="00F82667"/>
    <w:rsid w:val="00F826FE"/>
    <w:rsid w:val="00F83846"/>
    <w:rsid w:val="00F85035"/>
    <w:rsid w:val="00F85379"/>
    <w:rsid w:val="00F87D04"/>
    <w:rsid w:val="00F90C52"/>
    <w:rsid w:val="00F9450A"/>
    <w:rsid w:val="00F96B96"/>
    <w:rsid w:val="00FA0073"/>
    <w:rsid w:val="00FA0958"/>
    <w:rsid w:val="00FA0ACC"/>
    <w:rsid w:val="00FA0C84"/>
    <w:rsid w:val="00FA0E63"/>
    <w:rsid w:val="00FA1200"/>
    <w:rsid w:val="00FA6408"/>
    <w:rsid w:val="00FA6CD0"/>
    <w:rsid w:val="00FA6CE1"/>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724"/>
    <w:rsid w:val="00FE3A40"/>
    <w:rsid w:val="00FE3CD2"/>
    <w:rsid w:val="00FE3E84"/>
    <w:rsid w:val="00FE448B"/>
    <w:rsid w:val="00FE4A9C"/>
    <w:rsid w:val="00FE5B8D"/>
    <w:rsid w:val="00FE5FAE"/>
    <w:rsid w:val="00FE7C31"/>
    <w:rsid w:val="00FE7DC0"/>
    <w:rsid w:val="00FF27C6"/>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673"/>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234673"/>
    <w:pPr>
      <w:keepNext/>
      <w:numPr>
        <w:numId w:val="5"/>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234673"/>
    <w:pPr>
      <w:keepNext/>
      <w:numPr>
        <w:ilvl w:val="1"/>
        <w:numId w:val="5"/>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234673"/>
    <w:pPr>
      <w:keepNext/>
      <w:numPr>
        <w:ilvl w:val="2"/>
        <w:numId w:val="5"/>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234673"/>
    <w:pPr>
      <w:numPr>
        <w:ilvl w:val="3"/>
        <w:numId w:val="5"/>
      </w:numPr>
      <w:spacing w:before="360"/>
      <w:outlineLvl w:val="3"/>
    </w:pPr>
    <w:rPr>
      <w:bCs/>
      <w:szCs w:val="28"/>
    </w:rPr>
  </w:style>
  <w:style w:type="paragraph" w:styleId="Heading5">
    <w:name w:val="heading 5"/>
    <w:basedOn w:val="Normal"/>
    <w:next w:val="Normal"/>
    <w:link w:val="Heading5Char"/>
    <w:qFormat/>
    <w:rsid w:val="00416694"/>
    <w:pPr>
      <w:numPr>
        <w:ilvl w:val="4"/>
        <w:numId w:val="5"/>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5"/>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5"/>
      </w:numPr>
      <w:spacing w:before="240" w:after="60"/>
      <w:outlineLvl w:val="6"/>
    </w:pPr>
  </w:style>
  <w:style w:type="paragraph" w:styleId="Heading8">
    <w:name w:val="heading 8"/>
    <w:basedOn w:val="Normal"/>
    <w:next w:val="Normal"/>
    <w:link w:val="Heading8Char"/>
    <w:qFormat/>
    <w:rsid w:val="00416694"/>
    <w:pPr>
      <w:numPr>
        <w:ilvl w:val="7"/>
        <w:numId w:val="5"/>
      </w:numPr>
      <w:spacing w:before="240" w:after="60"/>
      <w:outlineLvl w:val="7"/>
    </w:pPr>
    <w:rPr>
      <w:i/>
      <w:iCs/>
    </w:rPr>
  </w:style>
  <w:style w:type="paragraph" w:styleId="Heading9">
    <w:name w:val="heading 9"/>
    <w:basedOn w:val="Normal"/>
    <w:next w:val="Normal"/>
    <w:link w:val="Heading9Char"/>
    <w:qFormat/>
    <w:rsid w:val="00416694"/>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234673"/>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234673"/>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23467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234673"/>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234673"/>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234673"/>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234673"/>
    <w:pPr>
      <w:ind w:left="284" w:hanging="284"/>
    </w:pPr>
    <w:rPr>
      <w:sz w:val="22"/>
      <w:szCs w:val="20"/>
    </w:rPr>
  </w:style>
  <w:style w:type="character" w:customStyle="1" w:styleId="FootnoteTextChar">
    <w:name w:val="Footnote Text Char"/>
    <w:basedOn w:val="DefaultParagraphFont"/>
    <w:link w:val="FootnoteText"/>
    <w:rsid w:val="0023467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234673"/>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234673"/>
    <w:pPr>
      <w:ind w:left="284" w:hanging="284"/>
    </w:pPr>
    <w:rPr>
      <w:sz w:val="22"/>
      <w:szCs w:val="20"/>
    </w:rPr>
  </w:style>
  <w:style w:type="character" w:customStyle="1" w:styleId="EndnoteTextChar">
    <w:name w:val="Endnote Text Char"/>
    <w:basedOn w:val="DefaultParagraphFont"/>
    <w:link w:val="EndnoteText"/>
    <w:rsid w:val="00234673"/>
    <w:rPr>
      <w:rFonts w:ascii="Times New Roman" w:eastAsia="Times New Roman" w:hAnsi="Times New Roman" w:cs="Times New Roman"/>
      <w:szCs w:val="20"/>
      <w:lang w:val="en-GB" w:eastAsia="en-GB"/>
    </w:rPr>
  </w:style>
  <w:style w:type="character" w:styleId="EndnoteReference">
    <w:name w:val="endnote reference"/>
    <w:basedOn w:val="DefaultParagraphFont"/>
    <w:rsid w:val="00234673"/>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23467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234673"/>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234673"/>
    <w:pPr>
      <w:spacing w:after="120" w:line="360" w:lineRule="auto"/>
    </w:pPr>
    <w:rPr>
      <w:b/>
      <w:sz w:val="28"/>
    </w:rPr>
  </w:style>
  <w:style w:type="paragraph" w:customStyle="1" w:styleId="Authornames">
    <w:name w:val="Author names"/>
    <w:basedOn w:val="Normal"/>
    <w:next w:val="Normal"/>
    <w:qFormat/>
    <w:rsid w:val="00234673"/>
    <w:pPr>
      <w:spacing w:before="240" w:line="360" w:lineRule="auto"/>
    </w:pPr>
    <w:rPr>
      <w:sz w:val="28"/>
    </w:rPr>
  </w:style>
  <w:style w:type="paragraph" w:customStyle="1" w:styleId="Affiliation">
    <w:name w:val="Affiliation"/>
    <w:basedOn w:val="Normal"/>
    <w:qFormat/>
    <w:rsid w:val="00234673"/>
    <w:pPr>
      <w:spacing w:before="240" w:line="360" w:lineRule="auto"/>
    </w:pPr>
    <w:rPr>
      <w:i/>
    </w:rPr>
  </w:style>
  <w:style w:type="paragraph" w:customStyle="1" w:styleId="Receiveddates">
    <w:name w:val="Received dates"/>
    <w:basedOn w:val="Affiliation"/>
    <w:next w:val="Normal"/>
    <w:qFormat/>
    <w:rsid w:val="00234673"/>
  </w:style>
  <w:style w:type="paragraph" w:customStyle="1" w:styleId="Abstract">
    <w:name w:val="Abstract"/>
    <w:basedOn w:val="Normal"/>
    <w:next w:val="Keywords"/>
    <w:qFormat/>
    <w:rsid w:val="00234673"/>
    <w:pPr>
      <w:spacing w:before="360" w:after="300" w:line="360" w:lineRule="auto"/>
      <w:ind w:left="720" w:right="567"/>
    </w:pPr>
    <w:rPr>
      <w:sz w:val="22"/>
    </w:rPr>
  </w:style>
  <w:style w:type="paragraph" w:customStyle="1" w:styleId="Keywords">
    <w:name w:val="Keywords"/>
    <w:basedOn w:val="Normal"/>
    <w:next w:val="Paragraph"/>
    <w:qFormat/>
    <w:rsid w:val="00234673"/>
    <w:pPr>
      <w:spacing w:before="240" w:after="240" w:line="360" w:lineRule="auto"/>
      <w:ind w:left="720" w:right="567"/>
    </w:pPr>
    <w:rPr>
      <w:sz w:val="22"/>
    </w:rPr>
  </w:style>
  <w:style w:type="paragraph" w:customStyle="1" w:styleId="Correspondencedetails">
    <w:name w:val="Correspondence details"/>
    <w:basedOn w:val="Normal"/>
    <w:qFormat/>
    <w:rsid w:val="00234673"/>
    <w:pPr>
      <w:spacing w:before="240" w:line="360" w:lineRule="auto"/>
    </w:pPr>
  </w:style>
  <w:style w:type="paragraph" w:customStyle="1" w:styleId="Displayedquotation">
    <w:name w:val="Displayed quotation"/>
    <w:basedOn w:val="Normal"/>
    <w:qFormat/>
    <w:rsid w:val="0023467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34673"/>
    <w:pPr>
      <w:widowControl/>
      <w:numPr>
        <w:numId w:val="19"/>
      </w:numPr>
      <w:spacing w:after="240"/>
      <w:contextualSpacing/>
    </w:pPr>
  </w:style>
  <w:style w:type="paragraph" w:customStyle="1" w:styleId="Displayedequation">
    <w:name w:val="Displayed equation"/>
    <w:basedOn w:val="Normal"/>
    <w:next w:val="Paragraph"/>
    <w:qFormat/>
    <w:rsid w:val="00234673"/>
    <w:pPr>
      <w:tabs>
        <w:tab w:val="center" w:pos="4253"/>
        <w:tab w:val="right" w:pos="8222"/>
      </w:tabs>
      <w:spacing w:before="240" w:after="240"/>
      <w:jc w:val="center"/>
    </w:pPr>
  </w:style>
  <w:style w:type="paragraph" w:customStyle="1" w:styleId="Acknowledgements">
    <w:name w:val="Acknowledgements"/>
    <w:basedOn w:val="Normal"/>
    <w:next w:val="Normal"/>
    <w:qFormat/>
    <w:rsid w:val="00234673"/>
    <w:pPr>
      <w:spacing w:before="120" w:line="360" w:lineRule="auto"/>
    </w:pPr>
    <w:rPr>
      <w:sz w:val="22"/>
    </w:rPr>
  </w:style>
  <w:style w:type="paragraph" w:customStyle="1" w:styleId="Tabletitle">
    <w:name w:val="Table title"/>
    <w:basedOn w:val="Normal"/>
    <w:next w:val="Normal"/>
    <w:qFormat/>
    <w:rsid w:val="00234673"/>
    <w:pPr>
      <w:spacing w:before="240" w:line="360" w:lineRule="auto"/>
    </w:pPr>
  </w:style>
  <w:style w:type="paragraph" w:customStyle="1" w:styleId="Figurecaption">
    <w:name w:val="Figure caption"/>
    <w:basedOn w:val="Normal"/>
    <w:next w:val="Normal"/>
    <w:qFormat/>
    <w:rsid w:val="00234673"/>
    <w:pPr>
      <w:spacing w:before="240" w:line="360" w:lineRule="auto"/>
    </w:pPr>
  </w:style>
  <w:style w:type="paragraph" w:customStyle="1" w:styleId="Footnotes">
    <w:name w:val="Footnotes"/>
    <w:basedOn w:val="Normal"/>
    <w:qFormat/>
    <w:rsid w:val="00234673"/>
    <w:pPr>
      <w:spacing w:before="120" w:line="360" w:lineRule="auto"/>
      <w:ind w:left="482" w:hanging="482"/>
      <w:contextualSpacing/>
    </w:pPr>
    <w:rPr>
      <w:sz w:val="22"/>
    </w:rPr>
  </w:style>
  <w:style w:type="paragraph" w:customStyle="1" w:styleId="Notesoncontributors">
    <w:name w:val="Notes on contributors"/>
    <w:basedOn w:val="Normal"/>
    <w:qFormat/>
    <w:rsid w:val="00234673"/>
    <w:pPr>
      <w:spacing w:before="240" w:line="360" w:lineRule="auto"/>
    </w:pPr>
    <w:rPr>
      <w:sz w:val="22"/>
    </w:rPr>
  </w:style>
  <w:style w:type="paragraph" w:customStyle="1" w:styleId="Normalparagraphstyle">
    <w:name w:val="Normal paragraph style"/>
    <w:basedOn w:val="Normal"/>
    <w:next w:val="Normal"/>
    <w:rsid w:val="00234673"/>
  </w:style>
  <w:style w:type="paragraph" w:customStyle="1" w:styleId="Paragraph">
    <w:name w:val="Paragraph"/>
    <w:basedOn w:val="Normal"/>
    <w:next w:val="Newparagraph"/>
    <w:qFormat/>
    <w:rsid w:val="00234673"/>
    <w:pPr>
      <w:widowControl w:val="0"/>
      <w:spacing w:before="240"/>
    </w:pPr>
  </w:style>
  <w:style w:type="paragraph" w:customStyle="1" w:styleId="Newparagraph">
    <w:name w:val="New paragraph"/>
    <w:basedOn w:val="Normal"/>
    <w:qFormat/>
    <w:rsid w:val="00234673"/>
    <w:pPr>
      <w:ind w:firstLine="720"/>
    </w:pPr>
  </w:style>
  <w:style w:type="paragraph" w:styleId="NormalIndent">
    <w:name w:val="Normal Indent"/>
    <w:basedOn w:val="Normal"/>
    <w:rsid w:val="00234673"/>
    <w:pPr>
      <w:ind w:left="720"/>
    </w:pPr>
  </w:style>
  <w:style w:type="paragraph" w:customStyle="1" w:styleId="References">
    <w:name w:val="References"/>
    <w:basedOn w:val="Normal"/>
    <w:qFormat/>
    <w:rsid w:val="00234673"/>
    <w:pPr>
      <w:spacing w:before="120" w:line="360" w:lineRule="auto"/>
      <w:ind w:left="720" w:hanging="720"/>
      <w:contextualSpacing/>
    </w:pPr>
  </w:style>
  <w:style w:type="paragraph" w:customStyle="1" w:styleId="Subjectcodes">
    <w:name w:val="Subject codes"/>
    <w:basedOn w:val="Keywords"/>
    <w:next w:val="Paragraph"/>
    <w:qFormat/>
    <w:rsid w:val="00234673"/>
  </w:style>
  <w:style w:type="paragraph" w:customStyle="1" w:styleId="Bulletedlist">
    <w:name w:val="Bulleted list"/>
    <w:basedOn w:val="Paragraph"/>
    <w:next w:val="Paragraph"/>
    <w:qFormat/>
    <w:rsid w:val="00234673"/>
    <w:pPr>
      <w:widowControl/>
      <w:numPr>
        <w:numId w:val="20"/>
      </w:numPr>
      <w:spacing w:after="240"/>
      <w:contextualSpacing/>
    </w:pPr>
  </w:style>
  <w:style w:type="paragraph" w:customStyle="1" w:styleId="Heading4Paragraph">
    <w:name w:val="Heading 4 + Paragraph"/>
    <w:basedOn w:val="Paragraph"/>
    <w:next w:val="Newparagraph"/>
    <w:qFormat/>
    <w:rsid w:val="00234673"/>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C371AA-35F9-4184-8988-B78553581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658</TotalTime>
  <Pages>28</Pages>
  <Words>37603</Words>
  <Characters>214340</Characters>
  <Application>Microsoft Office Word</Application>
  <DocSecurity>0</DocSecurity>
  <Lines>1786</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4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36</cp:revision>
  <cp:lastPrinted>2018-06-11T09:34:00Z</cp:lastPrinted>
  <dcterms:created xsi:type="dcterms:W3CDTF">2018-06-11T09:33:00Z</dcterms:created>
  <dcterms:modified xsi:type="dcterms:W3CDTF">2018-06-12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